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75A2" w:rsidRDefault="000B51CA" w:rsidP="00740EBC">
      <w:pPr>
        <w:spacing w:after="0" w:line="240" w:lineRule="auto"/>
        <w:jc w:val="center"/>
        <w:rPr>
          <w:rFonts w:ascii="Times New Roman" w:hAnsi="Times New Roman" w:cs="Times New Roman"/>
          <w:sz w:val="40"/>
        </w:rPr>
      </w:pPr>
      <w:r w:rsidRPr="00740EBC">
        <w:rPr>
          <w:rFonts w:ascii="Times New Roman" w:hAnsi="Times New Roman" w:cs="Times New Roman"/>
          <w:b/>
          <w:sz w:val="40"/>
        </w:rPr>
        <w:t>STI Suite User Manual</w:t>
      </w:r>
    </w:p>
    <w:p w:rsidR="00BC64DC" w:rsidRPr="00BC64DC" w:rsidRDefault="00BC64DC" w:rsidP="00740EBC">
      <w:pPr>
        <w:spacing w:after="0" w:line="240" w:lineRule="auto"/>
        <w:jc w:val="center"/>
        <w:rPr>
          <w:rFonts w:ascii="Times New Roman" w:hAnsi="Times New Roman" w:cs="Times New Roman"/>
        </w:rPr>
      </w:pPr>
      <w:r>
        <w:rPr>
          <w:rFonts w:ascii="Times New Roman" w:hAnsi="Times New Roman" w:cs="Times New Roman"/>
        </w:rPr>
        <w:t>(</w:t>
      </w:r>
      <w:r w:rsidR="004E6569">
        <w:rPr>
          <w:rFonts w:ascii="Times New Roman" w:hAnsi="Times New Roman" w:cs="Times New Roman"/>
        </w:rPr>
        <w:t xml:space="preserve">Version </w:t>
      </w:r>
      <w:r w:rsidR="007B0A81">
        <w:rPr>
          <w:rFonts w:ascii="Times New Roman" w:hAnsi="Times New Roman" w:cs="Times New Roman"/>
        </w:rPr>
        <w:t>2.0</w:t>
      </w:r>
      <w:r w:rsidR="005A1C39">
        <w:rPr>
          <w:rFonts w:ascii="Times New Roman" w:hAnsi="Times New Roman" w:cs="Times New Roman"/>
        </w:rPr>
        <w:t>1,</w:t>
      </w:r>
      <w:r w:rsidR="004E6569">
        <w:rPr>
          <w:rFonts w:ascii="Times New Roman" w:hAnsi="Times New Roman" w:cs="Times New Roman"/>
        </w:rPr>
        <w:t xml:space="preserve"> U</w:t>
      </w:r>
      <w:r w:rsidRPr="00BC64DC">
        <w:rPr>
          <w:rFonts w:ascii="Times New Roman" w:hAnsi="Times New Roman" w:cs="Times New Roman"/>
        </w:rPr>
        <w:t xml:space="preserve">pdated on </w:t>
      </w:r>
      <w:r w:rsidR="005A1C39">
        <w:rPr>
          <w:rFonts w:ascii="Times New Roman" w:hAnsi="Times New Roman" w:cs="Times New Roman"/>
        </w:rPr>
        <w:t>June</w:t>
      </w:r>
      <w:r w:rsidR="00A13AEE">
        <w:rPr>
          <w:rFonts w:ascii="Times New Roman" w:hAnsi="Times New Roman" w:cs="Times New Roman"/>
        </w:rPr>
        <w:t>.</w:t>
      </w:r>
      <w:r w:rsidR="007B0A81">
        <w:rPr>
          <w:rFonts w:ascii="Times New Roman" w:hAnsi="Times New Roman" w:cs="Times New Roman"/>
        </w:rPr>
        <w:t xml:space="preserve"> 1</w:t>
      </w:r>
      <w:r w:rsidR="008F284B">
        <w:rPr>
          <w:rFonts w:ascii="Times New Roman" w:hAnsi="Times New Roman" w:cs="Times New Roman"/>
        </w:rPr>
        <w:t>5</w:t>
      </w:r>
      <w:r w:rsidRPr="00BC64DC">
        <w:rPr>
          <w:rFonts w:ascii="Times New Roman" w:hAnsi="Times New Roman" w:cs="Times New Roman"/>
        </w:rPr>
        <w:t>, 2014</w:t>
      </w:r>
      <w:r>
        <w:rPr>
          <w:rFonts w:ascii="Times New Roman" w:hAnsi="Times New Roman" w:cs="Times New Roman"/>
        </w:rPr>
        <w:t>)</w:t>
      </w:r>
    </w:p>
    <w:p w:rsidR="00E679ED" w:rsidRDefault="00E679ED" w:rsidP="00740EBC">
      <w:pPr>
        <w:spacing w:after="0" w:line="240" w:lineRule="auto"/>
        <w:jc w:val="center"/>
        <w:rPr>
          <w:rFonts w:ascii="Times New Roman" w:hAnsi="Times New Roman" w:cs="Times New Roman"/>
        </w:rPr>
      </w:pPr>
    </w:p>
    <w:p w:rsidR="000B51CA" w:rsidRPr="005F613D" w:rsidRDefault="000B51CA" w:rsidP="00740EBC">
      <w:pPr>
        <w:spacing w:after="0" w:line="240" w:lineRule="auto"/>
        <w:jc w:val="center"/>
        <w:rPr>
          <w:rFonts w:ascii="Times New Roman" w:hAnsi="Times New Roman" w:cs="Times New Roman"/>
        </w:rPr>
      </w:pPr>
      <w:r w:rsidRPr="005F613D">
        <w:rPr>
          <w:rFonts w:ascii="Times New Roman" w:hAnsi="Times New Roman" w:cs="Times New Roman"/>
        </w:rPr>
        <w:t xml:space="preserve">Wei Li and </w:t>
      </w:r>
      <w:proofErr w:type="spellStart"/>
      <w:r w:rsidRPr="005F613D">
        <w:rPr>
          <w:rFonts w:ascii="Times New Roman" w:hAnsi="Times New Roman" w:cs="Times New Roman"/>
        </w:rPr>
        <w:t>Chunlei</w:t>
      </w:r>
      <w:proofErr w:type="spellEnd"/>
      <w:r w:rsidRPr="005F613D">
        <w:rPr>
          <w:rFonts w:ascii="Times New Roman" w:hAnsi="Times New Roman" w:cs="Times New Roman"/>
        </w:rPr>
        <w:t xml:space="preserve"> Liu</w:t>
      </w:r>
    </w:p>
    <w:p w:rsidR="000B51CA" w:rsidRPr="005F613D" w:rsidRDefault="000B51CA" w:rsidP="00740EBC">
      <w:pPr>
        <w:spacing w:after="0" w:line="240" w:lineRule="auto"/>
        <w:jc w:val="center"/>
        <w:rPr>
          <w:rFonts w:ascii="Times New Roman" w:hAnsi="Times New Roman" w:cs="Times New Roman"/>
        </w:rPr>
      </w:pPr>
      <w:r w:rsidRPr="005F613D">
        <w:rPr>
          <w:rFonts w:ascii="Times New Roman" w:hAnsi="Times New Roman" w:cs="Times New Roman"/>
        </w:rPr>
        <w:t xml:space="preserve">Brain Imaging </w:t>
      </w:r>
      <w:r w:rsidR="00D670FD">
        <w:rPr>
          <w:rFonts w:ascii="Times New Roman" w:hAnsi="Times New Roman" w:cs="Times New Roman"/>
        </w:rPr>
        <w:t>&amp;</w:t>
      </w:r>
      <w:r w:rsidRPr="005F613D">
        <w:rPr>
          <w:rFonts w:ascii="Times New Roman" w:hAnsi="Times New Roman" w:cs="Times New Roman"/>
        </w:rPr>
        <w:t xml:space="preserve"> Analysis Center, Duke University</w:t>
      </w:r>
      <w:r w:rsidR="00667A91">
        <w:rPr>
          <w:rFonts w:ascii="Times New Roman" w:hAnsi="Times New Roman" w:cs="Times New Roman"/>
        </w:rPr>
        <w:t>, Durham, NC, USA</w:t>
      </w:r>
    </w:p>
    <w:p w:rsidR="00E679ED" w:rsidRDefault="00E679ED" w:rsidP="00B9410C">
      <w:pPr>
        <w:spacing w:after="0" w:line="240" w:lineRule="auto"/>
        <w:jc w:val="both"/>
        <w:rPr>
          <w:rFonts w:ascii="Times New Roman" w:hAnsi="Times New Roman" w:cs="Times New Roman"/>
          <w:b/>
        </w:rPr>
      </w:pPr>
    </w:p>
    <w:p w:rsidR="00B9410C" w:rsidRPr="00B9410C" w:rsidRDefault="00B9410C" w:rsidP="00B9410C">
      <w:pPr>
        <w:spacing w:after="0" w:line="240" w:lineRule="auto"/>
        <w:jc w:val="both"/>
        <w:rPr>
          <w:rFonts w:ascii="Times New Roman" w:hAnsi="Times New Roman" w:cs="Times New Roman"/>
          <w:b/>
        </w:rPr>
      </w:pPr>
      <w:r w:rsidRPr="00B9410C">
        <w:rPr>
          <w:rFonts w:ascii="Times New Roman" w:hAnsi="Times New Roman" w:cs="Times New Roman"/>
          <w:b/>
        </w:rPr>
        <w:t>Introduction</w:t>
      </w:r>
    </w:p>
    <w:p w:rsidR="00B9410C" w:rsidRP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Quantitative susceptibility mapping (QSM) and susceptibility tensor imaging (STI) are two recently developed imaging methods for quantifying tissue’s magnetic property. Magnetic susceptibility offers a new contrast for high-resolution anatomical imaging; it further provides important information on tissue’s chemical composition, especially myelin and iron, and white matter microstructures of the brain. However, processing QSM and STI still requires advanced technical expertise. The growing application and wider acceptance of this new technique has generated a need for a comprehensive software package that can easily perform all these analysis. Here, we have developed such a tool named “STI Suite”.</w:t>
      </w:r>
      <w:r w:rsidR="00AA0853">
        <w:rPr>
          <w:rFonts w:ascii="Times New Roman" w:hAnsi="Times New Roman" w:cs="Times New Roman"/>
        </w:rPr>
        <w:t xml:space="preserve"> This software is based on our previous works</w:t>
      </w:r>
      <w:hyperlink w:anchor="_ENREF_1" w:tooltip="Li, 2013 #584" w:history="1">
        <w:r w:rsidR="00701EFB">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701EFB">
          <w:rPr>
            <w:rFonts w:ascii="Times New Roman" w:hAnsi="Times New Roman" w:cs="Times New Roman"/>
          </w:rPr>
          <w:instrText xml:space="preserve"> ADDIN EN.CITE </w:instrText>
        </w:r>
        <w:r w:rsidR="00701EFB">
          <w:rPr>
            <w:rFonts w:ascii="Times New Roman" w:hAnsi="Times New Roman" w:cs="Times New Roman"/>
          </w:rPr>
          <w:fldChar w:fldCharType="begin">
            <w:fldData xml:space="preserve">PEVuZE5vdGU+PENpdGU+PEF1dGhvcj5MaTwvQXV0aG9yPjxZZWFyPjIwMTM8L1llYXI+PFJlY051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</w:fldData>
          </w:fldChar>
        </w:r>
        <w:r w:rsidR="00701EFB">
          <w:rPr>
            <w:rFonts w:ascii="Times New Roman" w:hAnsi="Times New Roman" w:cs="Times New Roman"/>
          </w:rPr>
          <w:instrText xml:space="preserve"> ADDIN EN.CITE.DATA </w:instrText>
        </w:r>
        <w:r w:rsidR="00701EFB">
          <w:rPr>
            <w:rFonts w:ascii="Times New Roman" w:hAnsi="Times New Roman" w:cs="Times New Roman"/>
          </w:rPr>
        </w:r>
        <w:r w:rsidR="00701EFB">
          <w:rPr>
            <w:rFonts w:ascii="Times New Roman" w:hAnsi="Times New Roman" w:cs="Times New Roman"/>
          </w:rPr>
          <w:fldChar w:fldCharType="end"/>
        </w:r>
        <w:r w:rsidR="00701EFB">
          <w:rPr>
            <w:rFonts w:ascii="Times New Roman" w:hAnsi="Times New Roman" w:cs="Times New Roman"/>
          </w:rPr>
        </w:r>
        <w:r w:rsidR="00701EFB">
          <w:rPr>
            <w:rFonts w:ascii="Times New Roman" w:hAnsi="Times New Roman" w:cs="Times New Roman"/>
          </w:rPr>
          <w:fldChar w:fldCharType="separate"/>
        </w:r>
        <w:r w:rsidR="00701EFB" w:rsidRPr="00285C6C">
          <w:rPr>
            <w:rFonts w:ascii="Times New Roman" w:hAnsi="Times New Roman" w:cs="Times New Roman"/>
            <w:noProof/>
            <w:vertAlign w:val="superscript"/>
          </w:rPr>
          <w:t>1-13</w:t>
        </w:r>
        <w:r w:rsidR="00701EFB">
          <w:rPr>
            <w:rFonts w:ascii="Times New Roman" w:hAnsi="Times New Roman" w:cs="Times New Roman"/>
          </w:rPr>
          <w:fldChar w:fldCharType="end"/>
        </w:r>
      </w:hyperlink>
      <w:r w:rsidR="00AA0853">
        <w:rPr>
          <w:rFonts w:ascii="Times New Roman" w:hAnsi="Times New Roman" w:cs="Times New Roman"/>
        </w:rPr>
        <w:t xml:space="preserve">. </w:t>
      </w:r>
      <w:r w:rsidRPr="00B9410C">
        <w:rPr>
          <w:rFonts w:ascii="Times New Roman" w:hAnsi="Times New Roman" w:cs="Times New Roman"/>
        </w:rPr>
        <w:t xml:space="preserve">In this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based software package, we have implemented the essential algorithms for phase processing, QSM, STI, and related analysis tools. To facilitate the dissemination and evaluation of these methods, we make STI Suite freely available at </w:t>
      </w:r>
      <w:r w:rsidRPr="00B9410C">
        <w:rPr>
          <w:rFonts w:ascii="Times New Roman" w:hAnsi="Times New Roman" w:cs="Times New Roman"/>
          <w:u w:val="single"/>
        </w:rPr>
        <w:t>http://people.duke.edu/~cl160/</w:t>
      </w:r>
      <w:r w:rsidRPr="00B9410C">
        <w:rPr>
          <w:rFonts w:ascii="Times New Roman" w:hAnsi="Times New Roman" w:cs="Times New Roman"/>
        </w:rPr>
        <w:t xml:space="preserve"> for non-commercial academic use. </w:t>
      </w:r>
    </w:p>
    <w:p w:rsidR="00B9410C" w:rsidRDefault="00B9410C" w:rsidP="00B9410C">
      <w:pPr>
        <w:spacing w:after="0" w:line="240" w:lineRule="auto"/>
        <w:ind w:firstLine="360"/>
        <w:jc w:val="both"/>
        <w:rPr>
          <w:rFonts w:ascii="Times New Roman" w:hAnsi="Times New Roman" w:cs="Times New Roman"/>
        </w:rPr>
      </w:pPr>
      <w:r w:rsidRPr="00B9410C">
        <w:rPr>
          <w:rFonts w:ascii="Times New Roman" w:hAnsi="Times New Roman" w:cs="Times New Roman"/>
        </w:rPr>
        <w:t xml:space="preserve">STI Suite contains both </w:t>
      </w:r>
      <w:proofErr w:type="spellStart"/>
      <w:r w:rsidRPr="00B9410C">
        <w:rPr>
          <w:rFonts w:ascii="Times New Roman" w:hAnsi="Times New Roman" w:cs="Times New Roman"/>
        </w:rPr>
        <w:t>Matlab</w:t>
      </w:r>
      <w:proofErr w:type="spellEnd"/>
      <w:r w:rsidRPr="00B9410C">
        <w:rPr>
          <w:rFonts w:ascii="Times New Roman" w:hAnsi="Times New Roman" w:cs="Times New Roman"/>
        </w:rPr>
        <w:t xml:space="preserve"> command-line functions and graphical user interfaces (GUIs) for phase processing, QSM, STI, and related visualization and ROI analysis tools. In this manual, we will not only include the introduction of the programs, but will also include the physical</w:t>
      </w:r>
      <w:r w:rsidR="0055563C">
        <w:rPr>
          <w:rFonts w:ascii="Times New Roman" w:hAnsi="Times New Roman" w:cs="Times New Roman"/>
        </w:rPr>
        <w:t xml:space="preserve"> and mathematical</w:t>
      </w:r>
      <w:r w:rsidRPr="00B9410C">
        <w:rPr>
          <w:rFonts w:ascii="Times New Roman" w:hAnsi="Times New Roman" w:cs="Times New Roman"/>
        </w:rPr>
        <w:t xml:space="preserve"> </w:t>
      </w:r>
      <w:r w:rsidR="0079181F">
        <w:rPr>
          <w:rFonts w:ascii="Times New Roman" w:hAnsi="Times New Roman" w:cs="Times New Roman"/>
        </w:rPr>
        <w:t>basis</w:t>
      </w:r>
      <w:r w:rsidRPr="00B9410C">
        <w:rPr>
          <w:rFonts w:ascii="Times New Roman" w:hAnsi="Times New Roman" w:cs="Times New Roman"/>
        </w:rPr>
        <w:t xml:space="preserve"> for deriving these methods. Please feel free to let us know if you have any questions. We will appreciate </w:t>
      </w:r>
      <w:r w:rsidR="0079181F">
        <w:rPr>
          <w:rFonts w:ascii="Times New Roman" w:hAnsi="Times New Roman" w:cs="Times New Roman"/>
        </w:rPr>
        <w:t>the users’ comments and suggestions on</w:t>
      </w:r>
      <w:r w:rsidR="0055563C">
        <w:rPr>
          <w:rFonts w:ascii="Times New Roman" w:hAnsi="Times New Roman" w:cs="Times New Roman"/>
        </w:rPr>
        <w:t xml:space="preserve"> STI Suite</w:t>
      </w:r>
      <w:r w:rsidRPr="00B9410C">
        <w:rPr>
          <w:rFonts w:ascii="Times New Roman" w:hAnsi="Times New Roman" w:cs="Times New Roman"/>
        </w:rPr>
        <w:t>.</w:t>
      </w:r>
    </w:p>
    <w:p w:rsidR="005C6327" w:rsidRDefault="005C6327">
      <w:pPr>
        <w:rPr>
          <w:rFonts w:ascii="Times New Roman" w:hAnsi="Times New Roman" w:cs="Times New Roman"/>
        </w:rPr>
      </w:pPr>
      <w:r>
        <w:rPr>
          <w:rFonts w:ascii="Times New Roman" w:hAnsi="Times New Roman" w:cs="Times New Roman"/>
        </w:rPr>
        <w:br w:type="page"/>
      </w:r>
    </w:p>
    <w:p w:rsidR="00644B04" w:rsidRPr="00BB3566" w:rsidRDefault="00644B04" w:rsidP="00BB3566">
      <w:pPr>
        <w:pStyle w:val="ListParagraph"/>
        <w:numPr>
          <w:ilvl w:val="0"/>
          <w:numId w:val="16"/>
        </w:numPr>
        <w:ind w:left="360"/>
        <w:rPr>
          <w:rFonts w:ascii="Times New Roman" w:hAnsi="Times New Roman" w:cs="Times New Roman"/>
          <w:b/>
          <w:sz w:val="28"/>
          <w:shd w:val="pct15" w:color="auto" w:fill="FFFFFF"/>
        </w:rPr>
      </w:pPr>
      <w:r w:rsidRPr="00BB3566">
        <w:rPr>
          <w:rFonts w:ascii="Times New Roman" w:hAnsi="Times New Roman" w:cs="Times New Roman"/>
          <w:b/>
          <w:sz w:val="28"/>
          <w:shd w:val="pct15" w:color="auto" w:fill="FFFFFF"/>
        </w:rPr>
        <w:lastRenderedPageBreak/>
        <w:t>Release notes:</w:t>
      </w:r>
    </w:p>
    <w:p w:rsidR="00644B04" w:rsidRPr="00696F86" w:rsidRDefault="00644B04" w:rsidP="00644B04">
      <w:pPr>
        <w:rPr>
          <w:rFonts w:ascii="Times New Roman" w:hAnsi="Times New Roman" w:cs="Times New Roman"/>
          <w:b/>
        </w:rPr>
      </w:pPr>
      <w:r w:rsidRPr="00696F86">
        <w:rPr>
          <w:rFonts w:ascii="Times New Roman" w:hAnsi="Times New Roman" w:cs="Times New Roman"/>
          <w:b/>
        </w:rPr>
        <w:t>Version 2.0</w:t>
      </w:r>
    </w:p>
    <w:p w:rsidR="00F647A5" w:rsidRDefault="00F647A5" w:rsidP="00F647A5">
      <w:pPr>
        <w:pStyle w:val="ListParagraph"/>
        <w:numPr>
          <w:ilvl w:val="0"/>
          <w:numId w:val="15"/>
        </w:numPr>
        <w:rPr>
          <w:rFonts w:ascii="Times New Roman" w:hAnsi="Times New Roman" w:cs="Times New Roman"/>
        </w:rPr>
      </w:pPr>
      <w:r>
        <w:rPr>
          <w:rFonts w:ascii="Times New Roman" w:hAnsi="Times New Roman" w:cs="Times New Roman"/>
        </w:rPr>
        <w:t>Brian extraction is improved to enable more automatic operation.</w:t>
      </w:r>
    </w:p>
    <w:p w:rsidR="00644B04" w:rsidRPr="00696F86" w:rsidRDefault="00644B04" w:rsidP="00644B04">
      <w:pPr>
        <w:pStyle w:val="ListParagraph"/>
        <w:numPr>
          <w:ilvl w:val="0"/>
          <w:numId w:val="15"/>
        </w:numPr>
        <w:rPr>
          <w:rFonts w:ascii="Times New Roman" w:hAnsi="Times New Roman" w:cs="Times New Roman"/>
        </w:rPr>
      </w:pPr>
      <w:r w:rsidRPr="00696F86">
        <w:rPr>
          <w:rFonts w:ascii="Times New Roman" w:hAnsi="Times New Roman" w:cs="Times New Roman"/>
        </w:rPr>
        <w:t>HARPERELLA function is improved with the size of brain mask unchanged.</w:t>
      </w:r>
    </w:p>
    <w:p w:rsidR="00644B04" w:rsidRDefault="00644B04" w:rsidP="00644B04">
      <w:pPr>
        <w:pStyle w:val="ListParagraph"/>
        <w:numPr>
          <w:ilvl w:val="0"/>
          <w:numId w:val="15"/>
        </w:numPr>
        <w:rPr>
          <w:rFonts w:ascii="Times New Roman" w:hAnsi="Times New Roman" w:cs="Times New Roman"/>
        </w:rPr>
      </w:pPr>
      <w:r w:rsidRPr="00696F86">
        <w:rPr>
          <w:rFonts w:ascii="Times New Roman" w:hAnsi="Times New Roman" w:cs="Times New Roman"/>
        </w:rPr>
        <w:t>Variable inputs are enabled.</w:t>
      </w:r>
    </w:p>
    <w:p w:rsidR="00644B04" w:rsidRDefault="00644B04" w:rsidP="00644B04">
      <w:pPr>
        <w:pStyle w:val="ListParagraph"/>
        <w:numPr>
          <w:ilvl w:val="0"/>
          <w:numId w:val="15"/>
        </w:numPr>
        <w:rPr>
          <w:rFonts w:ascii="Times New Roman" w:hAnsi="Times New Roman" w:cs="Times New Roman"/>
        </w:rPr>
      </w:pPr>
      <w:r>
        <w:rPr>
          <w:rFonts w:ascii="Times New Roman" w:hAnsi="Times New Roman" w:cs="Times New Roman"/>
        </w:rPr>
        <w:t xml:space="preserve">A quick estimation of susceptibility is added. </w:t>
      </w:r>
    </w:p>
    <w:p w:rsidR="00DA0677" w:rsidRDefault="003017FD" w:rsidP="00DA0677">
      <w:pPr>
        <w:pStyle w:val="ListParagraph"/>
        <w:numPr>
          <w:ilvl w:val="0"/>
          <w:numId w:val="15"/>
        </w:numPr>
        <w:rPr>
          <w:rFonts w:ascii="Times New Roman" w:hAnsi="Times New Roman" w:cs="Times New Roman"/>
        </w:rPr>
      </w:pPr>
      <w:r>
        <w:rPr>
          <w:rFonts w:ascii="Times New Roman" w:hAnsi="Times New Roman" w:cs="Times New Roman"/>
        </w:rPr>
        <w:t>A weighting term is enabled in QSM_LSQR</w:t>
      </w:r>
      <w:r w:rsidR="00DA0677" w:rsidRPr="00DA0677">
        <w:rPr>
          <w:rFonts w:ascii="Times New Roman" w:hAnsi="Times New Roman" w:cs="Times New Roman"/>
        </w:rPr>
        <w:t xml:space="preserve"> </w:t>
      </w:r>
    </w:p>
    <w:p w:rsidR="00DA0677" w:rsidRDefault="00DA0677" w:rsidP="00DA0677">
      <w:pPr>
        <w:pStyle w:val="ListParagraph"/>
        <w:numPr>
          <w:ilvl w:val="0"/>
          <w:numId w:val="15"/>
        </w:numPr>
        <w:rPr>
          <w:rFonts w:ascii="Times New Roman" w:hAnsi="Times New Roman" w:cs="Times New Roman"/>
        </w:rPr>
      </w:pPr>
      <w:r>
        <w:rPr>
          <w:rFonts w:ascii="Times New Roman" w:hAnsi="Times New Roman" w:cs="Times New Roman"/>
        </w:rPr>
        <w:t>A discussion of QSM pulse sequences was included, which was an accepted abstract for the 2</w:t>
      </w:r>
      <w:r w:rsidRPr="00071755">
        <w:rPr>
          <w:rFonts w:ascii="Times New Roman" w:hAnsi="Times New Roman" w:cs="Times New Roman"/>
          <w:vertAlign w:val="superscript"/>
        </w:rPr>
        <w:t>nd</w:t>
      </w:r>
      <w:r>
        <w:rPr>
          <w:rFonts w:ascii="Times New Roman" w:hAnsi="Times New Roman" w:cs="Times New Roman"/>
        </w:rPr>
        <w:t xml:space="preserve"> QSM and phase contrast workshop.</w:t>
      </w:r>
    </w:p>
    <w:p w:rsidR="00170C80" w:rsidRPr="00696F86" w:rsidRDefault="00170C80" w:rsidP="00170C80">
      <w:pPr>
        <w:rPr>
          <w:rFonts w:ascii="Times New Roman" w:hAnsi="Times New Roman" w:cs="Times New Roman"/>
          <w:b/>
        </w:rPr>
      </w:pPr>
      <w:r w:rsidRPr="00696F86">
        <w:rPr>
          <w:rFonts w:ascii="Times New Roman" w:hAnsi="Times New Roman" w:cs="Times New Roman"/>
          <w:b/>
        </w:rPr>
        <w:t>Version 2.0</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Multi-echo magnitude/phase or real/imaginary data loading.</w:t>
      </w:r>
    </w:p>
    <w:p w:rsidR="00170C80" w:rsidRPr="00696F86" w:rsidRDefault="00170C80" w:rsidP="00170C80">
      <w:pPr>
        <w:pStyle w:val="ListParagraph"/>
        <w:numPr>
          <w:ilvl w:val="0"/>
          <w:numId w:val="17"/>
        </w:numPr>
        <w:rPr>
          <w:rFonts w:ascii="Times New Roman" w:hAnsi="Times New Roman" w:cs="Times New Roman"/>
        </w:rPr>
      </w:pPr>
      <w:proofErr w:type="spellStart"/>
      <w:proofErr w:type="gramStart"/>
      <w:r>
        <w:rPr>
          <w:rFonts w:ascii="Times New Roman" w:hAnsi="Times New Roman" w:cs="Times New Roman"/>
        </w:rPr>
        <w:t>iHAPERELLLA</w:t>
      </w:r>
      <w:proofErr w:type="spellEnd"/>
      <w:proofErr w:type="gramEnd"/>
      <w:r>
        <w:rPr>
          <w:rFonts w:ascii="Times New Roman" w:hAnsi="Times New Roman" w:cs="Times New Roman"/>
        </w:rPr>
        <w:t xml:space="preserve"> by pre-combine the </w:t>
      </w:r>
      <w:proofErr w:type="spellStart"/>
      <w:r>
        <w:rPr>
          <w:rFonts w:ascii="Times New Roman" w:hAnsi="Times New Roman" w:cs="Times New Roman"/>
        </w:rPr>
        <w:t>Laplacian</w:t>
      </w:r>
      <w:proofErr w:type="spellEnd"/>
      <w:r>
        <w:rPr>
          <w:rFonts w:ascii="Times New Roman" w:hAnsi="Times New Roman" w:cs="Times New Roman"/>
        </w:rPr>
        <w:t xml:space="preserve"> values to calculate the BG removal only one time.</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 xml:space="preserve">Faster </w:t>
      </w:r>
      <w:proofErr w:type="spellStart"/>
      <w:r>
        <w:rPr>
          <w:rFonts w:ascii="Times New Roman" w:hAnsi="Times New Roman" w:cs="Times New Roman"/>
        </w:rPr>
        <w:t>iLSQR</w:t>
      </w:r>
      <w:proofErr w:type="spellEnd"/>
      <w:r>
        <w:rPr>
          <w:rFonts w:ascii="Times New Roman" w:hAnsi="Times New Roman" w:cs="Times New Roman"/>
        </w:rPr>
        <w:t xml:space="preserve"> method using optimized FFT operations</w:t>
      </w:r>
      <w:r w:rsidRPr="00696F86">
        <w:rPr>
          <w:rFonts w:ascii="Times New Roman" w:hAnsi="Times New Roman" w:cs="Times New Roman"/>
        </w:rPr>
        <w:t>.</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User interface redesigned.</w:t>
      </w:r>
    </w:p>
    <w:p w:rsidR="00170C80" w:rsidRDefault="00170C80" w:rsidP="00170C80">
      <w:pPr>
        <w:pStyle w:val="ListParagraph"/>
        <w:numPr>
          <w:ilvl w:val="0"/>
          <w:numId w:val="17"/>
        </w:numPr>
        <w:rPr>
          <w:rFonts w:ascii="Times New Roman" w:hAnsi="Times New Roman" w:cs="Times New Roman"/>
        </w:rPr>
      </w:pPr>
      <w:r>
        <w:rPr>
          <w:rFonts w:ascii="Times New Roman" w:hAnsi="Times New Roman" w:cs="Times New Roman"/>
        </w:rPr>
        <w:t>CPU time optimized.</w:t>
      </w:r>
    </w:p>
    <w:p w:rsidR="007170CB" w:rsidRDefault="007170CB" w:rsidP="007170CB">
      <w:pPr>
        <w:ind w:left="720"/>
        <w:rPr>
          <w:rFonts w:ascii="Times New Roman" w:hAnsi="Times New Roman" w:cs="Times New Roman"/>
          <w:b/>
        </w:rPr>
      </w:pPr>
    </w:p>
    <w:p w:rsidR="007170CB" w:rsidRPr="007170CB" w:rsidRDefault="007170CB" w:rsidP="007170CB">
      <w:pPr>
        <w:spacing w:after="0"/>
        <w:ind w:firstLine="720"/>
        <w:rPr>
          <w:rFonts w:ascii="Times New Roman" w:hAnsi="Times New Roman" w:cs="Times New Roman"/>
          <w:b/>
        </w:rPr>
      </w:pPr>
      <w:r w:rsidRPr="007170CB">
        <w:rPr>
          <w:rFonts w:ascii="Times New Roman" w:hAnsi="Times New Roman" w:cs="Times New Roman"/>
          <w:b/>
        </w:rPr>
        <w:t xml:space="preserve">Testing data: </w:t>
      </w:r>
      <w:r>
        <w:rPr>
          <w:rFonts w:ascii="Times New Roman" w:hAnsi="Times New Roman" w:cs="Times New Roman"/>
          <w:b/>
        </w:rPr>
        <w:tab/>
      </w:r>
      <w:r w:rsidRPr="007170CB">
        <w:rPr>
          <w:rFonts w:ascii="Times New Roman" w:hAnsi="Times New Roman" w:cs="Times New Roman"/>
          <w:b/>
        </w:rPr>
        <w:t>Image matrix: 256x256x60</w:t>
      </w:r>
    </w:p>
    <w:p w:rsidR="007170CB" w:rsidRPr="000F1188" w:rsidRDefault="007170CB" w:rsidP="007170CB">
      <w:pPr>
        <w:pStyle w:val="ListParagraph"/>
        <w:ind w:left="2160"/>
        <w:rPr>
          <w:rFonts w:ascii="Times New Roman" w:hAnsi="Times New Roman" w:cs="Times New Roman"/>
          <w:b/>
        </w:rPr>
      </w:pPr>
      <w:r w:rsidRPr="000F1188">
        <w:rPr>
          <w:rFonts w:ascii="Times New Roman" w:hAnsi="Times New Roman" w:cs="Times New Roman"/>
          <w:b/>
        </w:rPr>
        <w:t>Spatial Resolution: 0.9x0.9x2 mm</w:t>
      </w:r>
      <w:r w:rsidRPr="000F1188">
        <w:rPr>
          <w:rFonts w:ascii="Times New Roman" w:hAnsi="Times New Roman" w:cs="Times New Roman"/>
          <w:b/>
          <w:vertAlign w:val="superscript"/>
        </w:rPr>
        <w:t>3</w:t>
      </w:r>
    </w:p>
    <w:p w:rsidR="007170CB" w:rsidRDefault="007170CB" w:rsidP="007170CB">
      <w:pPr>
        <w:pStyle w:val="ListParagraph"/>
        <w:ind w:left="2160"/>
        <w:rPr>
          <w:rFonts w:ascii="Times New Roman" w:hAnsi="Times New Roman" w:cs="Times New Roman"/>
          <w:b/>
        </w:rPr>
      </w:pPr>
      <w:r w:rsidRPr="000F1188">
        <w:rPr>
          <w:rFonts w:ascii="Times New Roman" w:hAnsi="Times New Roman" w:cs="Times New Roman"/>
          <w:b/>
        </w:rPr>
        <w:t>6 Echoes</w:t>
      </w:r>
      <w:r w:rsidRPr="007170CB">
        <w:rPr>
          <w:rFonts w:ascii="Times New Roman" w:hAnsi="Times New Roman" w:cs="Times New Roman"/>
          <w:b/>
        </w:rPr>
        <w:t xml:space="preserve"> </w:t>
      </w:r>
    </w:p>
    <w:p w:rsidR="007170CB" w:rsidRPr="000F1188" w:rsidRDefault="007170CB" w:rsidP="007170CB">
      <w:pPr>
        <w:pStyle w:val="ListParagraph"/>
        <w:ind w:left="2160"/>
        <w:rPr>
          <w:rFonts w:ascii="Times New Roman" w:hAnsi="Times New Roman" w:cs="Times New Roman"/>
          <w:b/>
        </w:rPr>
      </w:pPr>
      <w:r>
        <w:rPr>
          <w:rFonts w:ascii="Times New Roman" w:hAnsi="Times New Roman" w:cs="Times New Roman"/>
          <w:b/>
        </w:rPr>
        <w:t xml:space="preserve">MRI </w:t>
      </w:r>
      <w:r w:rsidRPr="000F1188">
        <w:rPr>
          <w:rFonts w:ascii="Times New Roman" w:hAnsi="Times New Roman" w:cs="Times New Roman"/>
          <w:b/>
        </w:rPr>
        <w:t>Scan time 5 min</w:t>
      </w:r>
    </w:p>
    <w:p w:rsidR="007170CB" w:rsidRDefault="007170CB" w:rsidP="007170CB">
      <w:pPr>
        <w:spacing w:after="0"/>
        <w:ind w:left="720"/>
        <w:rPr>
          <w:rFonts w:ascii="Times New Roman" w:hAnsi="Times New Roman" w:cs="Times New Roman"/>
          <w:b/>
        </w:rPr>
      </w:pPr>
      <w:r w:rsidRPr="007170CB">
        <w:rPr>
          <w:rFonts w:ascii="Times New Roman" w:hAnsi="Times New Roman" w:cs="Times New Roman"/>
          <w:b/>
        </w:rPr>
        <w:t xml:space="preserve">Benchmark: </w:t>
      </w:r>
      <w:r>
        <w:rPr>
          <w:rFonts w:ascii="Times New Roman" w:hAnsi="Times New Roman" w:cs="Times New Roman"/>
          <w:b/>
        </w:rPr>
        <w:tab/>
      </w:r>
      <w:r w:rsidR="00170C80" w:rsidRPr="007170CB">
        <w:rPr>
          <w:rFonts w:ascii="Times New Roman" w:hAnsi="Times New Roman" w:cs="Times New Roman"/>
          <w:b/>
        </w:rPr>
        <w:t>Intel Core™ i7-4770 Processor, 3.40 GHz CPU</w:t>
      </w:r>
      <w:r w:rsidR="00253F94">
        <w:rPr>
          <w:rFonts w:ascii="Times New Roman" w:hAnsi="Times New Roman" w:cs="Times New Roman"/>
          <w:b/>
        </w:rPr>
        <w:t>, 4 cores</w:t>
      </w:r>
    </w:p>
    <w:p w:rsidR="00170C80" w:rsidRDefault="00170C80" w:rsidP="007170CB">
      <w:pPr>
        <w:spacing w:after="0"/>
        <w:ind w:left="1440" w:firstLine="720"/>
        <w:rPr>
          <w:rFonts w:ascii="Times New Roman" w:hAnsi="Times New Roman" w:cs="Times New Roman"/>
          <w:b/>
        </w:rPr>
      </w:pPr>
      <w:r w:rsidRPr="007170CB">
        <w:rPr>
          <w:rFonts w:ascii="Times New Roman" w:hAnsi="Times New Roman" w:cs="Times New Roman"/>
          <w:b/>
        </w:rPr>
        <w:t xml:space="preserve">Brain </w:t>
      </w:r>
      <w:r w:rsidR="00B4563B" w:rsidRPr="007170CB">
        <w:rPr>
          <w:rFonts w:ascii="Times New Roman" w:hAnsi="Times New Roman" w:cs="Times New Roman"/>
          <w:b/>
        </w:rPr>
        <w:t>extraction</w:t>
      </w:r>
      <w:r w:rsidRPr="007170CB">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t>1</w:t>
      </w:r>
      <w:r w:rsidRPr="007170CB">
        <w:rPr>
          <w:rFonts w:ascii="Times New Roman" w:hAnsi="Times New Roman" w:cs="Times New Roman"/>
          <w:b/>
        </w:rPr>
        <w:t xml:space="preserve"> </w:t>
      </w:r>
      <w:r w:rsidR="00253F94">
        <w:rPr>
          <w:rFonts w:ascii="Times New Roman" w:hAnsi="Times New Roman" w:cs="Times New Roman"/>
          <w:b/>
        </w:rPr>
        <w:t>second</w:t>
      </w:r>
    </w:p>
    <w:p w:rsidR="00253F94" w:rsidRPr="007170CB" w:rsidRDefault="00253F94" w:rsidP="007170CB">
      <w:pPr>
        <w:spacing w:after="0"/>
        <w:ind w:left="1440" w:firstLine="720"/>
        <w:rPr>
          <w:rFonts w:ascii="Times New Roman" w:hAnsi="Times New Roman" w:cs="Times New Roman"/>
          <w:b/>
        </w:rPr>
      </w:pPr>
      <w:proofErr w:type="spellStart"/>
      <w:r>
        <w:rPr>
          <w:rFonts w:ascii="Times New Roman" w:hAnsi="Times New Roman" w:cs="Times New Roman"/>
          <w:b/>
        </w:rPr>
        <w:t>Laplacian</w:t>
      </w:r>
      <w:proofErr w:type="spellEnd"/>
      <w:r>
        <w:rPr>
          <w:rFonts w:ascii="Times New Roman" w:hAnsi="Times New Roman" w:cs="Times New Roman"/>
          <w:b/>
        </w:rPr>
        <w:t xml:space="preserve"> and Combine: </w:t>
      </w:r>
      <w:r>
        <w:rPr>
          <w:rFonts w:ascii="Times New Roman" w:hAnsi="Times New Roman" w:cs="Times New Roman"/>
          <w:b/>
        </w:rPr>
        <w:tab/>
        <w:t>12 seconds</w:t>
      </w:r>
    </w:p>
    <w:p w:rsidR="00170C80" w:rsidRPr="000F1188" w:rsidRDefault="00B4563B" w:rsidP="007170CB">
      <w:pPr>
        <w:pStyle w:val="ListParagraph"/>
        <w:spacing w:after="0"/>
        <w:ind w:left="2160"/>
        <w:rPr>
          <w:rFonts w:ascii="Times New Roman" w:hAnsi="Times New Roman" w:cs="Times New Roman"/>
          <w:b/>
        </w:rPr>
      </w:pPr>
      <w:proofErr w:type="spellStart"/>
      <w:proofErr w:type="gramStart"/>
      <w:r w:rsidRPr="000F1188">
        <w:rPr>
          <w:rFonts w:ascii="Times New Roman" w:hAnsi="Times New Roman" w:cs="Times New Roman"/>
          <w:b/>
        </w:rPr>
        <w:t>i</w:t>
      </w:r>
      <w:r w:rsidR="00170C80" w:rsidRPr="000F1188">
        <w:rPr>
          <w:rFonts w:ascii="Times New Roman" w:hAnsi="Times New Roman" w:cs="Times New Roman"/>
          <w:b/>
        </w:rPr>
        <w:t>HARPERELLA</w:t>
      </w:r>
      <w:proofErr w:type="spellEnd"/>
      <w:proofErr w:type="gramEnd"/>
      <w:r w:rsidR="00170C80" w:rsidRPr="000F1188">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t>35</w:t>
      </w:r>
      <w:r w:rsidR="00170C80" w:rsidRPr="000F1188">
        <w:rPr>
          <w:rFonts w:ascii="Times New Roman" w:hAnsi="Times New Roman" w:cs="Times New Roman"/>
          <w:b/>
        </w:rPr>
        <w:t xml:space="preserve"> seconds</w:t>
      </w:r>
    </w:p>
    <w:p w:rsidR="00253F94" w:rsidRDefault="00253F94" w:rsidP="00253F94">
      <w:pPr>
        <w:spacing w:after="0"/>
        <w:ind w:left="1440" w:firstLine="720"/>
        <w:rPr>
          <w:rFonts w:ascii="Times New Roman" w:hAnsi="Times New Roman" w:cs="Times New Roman"/>
          <w:b/>
        </w:rPr>
      </w:pPr>
      <w:r>
        <w:rPr>
          <w:rFonts w:ascii="Times New Roman" w:hAnsi="Times New Roman" w:cs="Times New Roman"/>
          <w:b/>
        </w:rPr>
        <w:t>Unwrapping</w:t>
      </w:r>
      <w:r w:rsidRPr="007170CB">
        <w:rPr>
          <w:rFonts w:ascii="Times New Roman" w:hAnsi="Times New Roman" w:cs="Times New Roman"/>
          <w:b/>
        </w:rPr>
        <w:t xml:space="preserve">: </w:t>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ab/>
      </w:r>
      <w:r>
        <w:rPr>
          <w:rFonts w:ascii="Times New Roman" w:hAnsi="Times New Roman" w:cs="Times New Roman"/>
          <w:b/>
        </w:rPr>
        <w:t>1</w:t>
      </w:r>
      <w:r w:rsidRPr="007170CB">
        <w:rPr>
          <w:rFonts w:ascii="Times New Roman" w:hAnsi="Times New Roman" w:cs="Times New Roman"/>
          <w:b/>
        </w:rPr>
        <w:t xml:space="preserve"> </w:t>
      </w:r>
      <w:r>
        <w:rPr>
          <w:rFonts w:ascii="Times New Roman" w:hAnsi="Times New Roman" w:cs="Times New Roman"/>
          <w:b/>
        </w:rPr>
        <w:t>second</w:t>
      </w:r>
    </w:p>
    <w:p w:rsidR="00170C80" w:rsidRPr="000F1188" w:rsidRDefault="00170C80" w:rsidP="007170CB">
      <w:pPr>
        <w:pStyle w:val="ListParagraph"/>
        <w:spacing w:after="0"/>
        <w:ind w:left="2160"/>
        <w:rPr>
          <w:rFonts w:ascii="Times New Roman" w:hAnsi="Times New Roman" w:cs="Times New Roman"/>
          <w:b/>
        </w:rPr>
      </w:pPr>
      <w:r w:rsidRPr="000F1188">
        <w:rPr>
          <w:rFonts w:ascii="Times New Roman" w:hAnsi="Times New Roman" w:cs="Times New Roman"/>
          <w:b/>
        </w:rPr>
        <w:t xml:space="preserve">V-SHARP: </w:t>
      </w:r>
      <w:r w:rsidR="00253F94">
        <w:rPr>
          <w:rFonts w:ascii="Times New Roman" w:hAnsi="Times New Roman" w:cs="Times New Roman"/>
          <w:b/>
        </w:rPr>
        <w:tab/>
      </w:r>
      <w:r w:rsidR="00253F94">
        <w:rPr>
          <w:rFonts w:ascii="Times New Roman" w:hAnsi="Times New Roman" w:cs="Times New Roman"/>
          <w:b/>
        </w:rPr>
        <w:tab/>
      </w:r>
      <w:r w:rsidR="00253F94">
        <w:rPr>
          <w:rFonts w:ascii="Times New Roman" w:hAnsi="Times New Roman" w:cs="Times New Roman"/>
          <w:b/>
        </w:rPr>
        <w:tab/>
      </w:r>
      <w:r w:rsidRPr="000F1188">
        <w:rPr>
          <w:rFonts w:ascii="Times New Roman" w:hAnsi="Times New Roman" w:cs="Times New Roman"/>
          <w:b/>
        </w:rPr>
        <w:t>26 seconds</w:t>
      </w:r>
    </w:p>
    <w:p w:rsidR="00170C80" w:rsidRPr="000F1188" w:rsidRDefault="00B4563B" w:rsidP="00170C80">
      <w:pPr>
        <w:pStyle w:val="ListParagraph"/>
        <w:ind w:left="2160"/>
        <w:rPr>
          <w:rFonts w:ascii="Times New Roman" w:hAnsi="Times New Roman" w:cs="Times New Roman"/>
          <w:b/>
        </w:rPr>
      </w:pPr>
      <w:proofErr w:type="spellStart"/>
      <w:r w:rsidRPr="000F1188">
        <w:rPr>
          <w:rFonts w:ascii="Times New Roman" w:hAnsi="Times New Roman" w:cs="Times New Roman"/>
          <w:b/>
        </w:rPr>
        <w:t>QSM_iLSQR</w:t>
      </w:r>
      <w:proofErr w:type="spellEnd"/>
      <w:r w:rsidR="00170C80" w:rsidRPr="000F1188">
        <w:rPr>
          <w:rFonts w:ascii="Times New Roman" w:hAnsi="Times New Roman" w:cs="Times New Roman"/>
          <w:b/>
        </w:rPr>
        <w:t xml:space="preserve">: </w:t>
      </w:r>
      <w:r w:rsidR="00253F94">
        <w:rPr>
          <w:rFonts w:ascii="Times New Roman" w:hAnsi="Times New Roman" w:cs="Times New Roman"/>
          <w:b/>
        </w:rPr>
        <w:tab/>
      </w:r>
      <w:r w:rsidR="00253F94">
        <w:rPr>
          <w:rFonts w:ascii="Times New Roman" w:hAnsi="Times New Roman" w:cs="Times New Roman"/>
          <w:b/>
        </w:rPr>
        <w:tab/>
      </w:r>
      <w:r w:rsidR="00253F94">
        <w:rPr>
          <w:rFonts w:ascii="Times New Roman" w:hAnsi="Times New Roman" w:cs="Times New Roman"/>
          <w:b/>
        </w:rPr>
        <w:tab/>
      </w:r>
      <w:r w:rsidRPr="000F1188">
        <w:rPr>
          <w:rFonts w:ascii="Times New Roman" w:hAnsi="Times New Roman" w:cs="Times New Roman"/>
          <w:b/>
        </w:rPr>
        <w:t>93</w:t>
      </w:r>
      <w:r w:rsidR="00170C80" w:rsidRPr="000F1188">
        <w:rPr>
          <w:rFonts w:ascii="Times New Roman" w:hAnsi="Times New Roman" w:cs="Times New Roman"/>
          <w:b/>
        </w:rPr>
        <w:t xml:space="preserve"> seconds</w:t>
      </w:r>
    </w:p>
    <w:p w:rsidR="00E328E2" w:rsidRDefault="00B4563B" w:rsidP="00B4563B">
      <w:pPr>
        <w:rPr>
          <w:rFonts w:ascii="Times New Roman" w:hAnsi="Times New Roman" w:cs="Times New Roman"/>
        </w:rPr>
      </w:pPr>
      <w:r>
        <w:rPr>
          <w:rFonts w:ascii="Times New Roman" w:hAnsi="Times New Roman" w:cs="Times New Roman"/>
        </w:rPr>
        <w:tab/>
        <w:t xml:space="preserve">Summary: With the optimization, we hope to make it available for routine application. </w:t>
      </w:r>
    </w:p>
    <w:p w:rsidR="00B4563B" w:rsidRDefault="00E328E2" w:rsidP="00E328E2">
      <w:pPr>
        <w:ind w:left="7920"/>
        <w:rPr>
          <w:rFonts w:ascii="Times New Roman" w:hAnsi="Times New Roman" w:cs="Times New Roman"/>
        </w:rPr>
      </w:pPr>
      <w:r>
        <w:rPr>
          <w:rFonts w:ascii="Times New Roman" w:hAnsi="Times New Roman" w:cs="Times New Roman"/>
        </w:rPr>
        <w:t>-- Wei Li</w:t>
      </w:r>
    </w:p>
    <w:p w:rsidR="002909E1" w:rsidRPr="00B4563B" w:rsidRDefault="002909E1" w:rsidP="00E328E2">
      <w:pPr>
        <w:ind w:left="7920"/>
        <w:rPr>
          <w:rFonts w:ascii="Times New Roman" w:hAnsi="Times New Roman" w:cs="Times New Roman"/>
        </w:rPr>
      </w:pPr>
      <w:r>
        <w:rPr>
          <w:rFonts w:ascii="Times New Roman" w:hAnsi="Times New Roman" w:cs="Times New Roman"/>
        </w:rPr>
        <w:t>June 15, 2014</w:t>
      </w: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2160"/>
        <w:rPr>
          <w:rFonts w:ascii="Times New Roman" w:hAnsi="Times New Roman" w:cs="Times New Roman"/>
        </w:rPr>
      </w:pPr>
    </w:p>
    <w:p w:rsidR="00170C80" w:rsidRDefault="00170C80" w:rsidP="00170C80">
      <w:pPr>
        <w:pStyle w:val="ListParagraph"/>
        <w:ind w:left="1080"/>
        <w:rPr>
          <w:rFonts w:ascii="Times New Roman" w:hAnsi="Times New Roman" w:cs="Times New Roman"/>
        </w:rPr>
      </w:pPr>
    </w:p>
    <w:p w:rsidR="00170C80" w:rsidRPr="00170C80" w:rsidRDefault="00170C80" w:rsidP="00170C80">
      <w:pPr>
        <w:pStyle w:val="ListParagraph"/>
        <w:ind w:left="1080"/>
        <w:rPr>
          <w:rFonts w:ascii="Times New Roman" w:hAnsi="Times New Roman" w:cs="Times New Roman"/>
        </w:rPr>
      </w:pPr>
      <w:r w:rsidRPr="00170C80">
        <w:rPr>
          <w:rFonts w:ascii="Times New Roman" w:hAnsi="Times New Roman" w:cs="Times New Roman"/>
        </w:rPr>
        <w:t xml:space="preserve"> </w:t>
      </w:r>
    </w:p>
    <w:p w:rsidR="00170C80" w:rsidRDefault="00170C80">
      <w:pPr>
        <w:rPr>
          <w:rFonts w:ascii="Times New Roman" w:hAnsi="Times New Roman" w:cs="Times New Roman"/>
          <w:b/>
          <w:sz w:val="28"/>
          <w:shd w:val="pct15" w:color="auto" w:fill="FFFFFF"/>
        </w:rPr>
      </w:pPr>
      <w:r>
        <w:rPr>
          <w:rFonts w:ascii="Times New Roman" w:hAnsi="Times New Roman" w:cs="Times New Roman"/>
          <w:b/>
          <w:sz w:val="28"/>
          <w:shd w:val="pct15" w:color="auto" w:fill="FFFFFF"/>
        </w:rPr>
        <w:br w:type="page"/>
      </w:r>
    </w:p>
    <w:p w:rsidR="0042550E" w:rsidRDefault="0042550E" w:rsidP="00740EBC">
      <w:pPr>
        <w:spacing w:after="0" w:line="240" w:lineRule="auto"/>
        <w:jc w:val="both"/>
        <w:rPr>
          <w:rFonts w:ascii="Times New Roman" w:hAnsi="Times New Roman" w:cs="Times New Roman"/>
          <w:b/>
          <w:sz w:val="28"/>
          <w:shd w:val="pct15" w:color="auto" w:fill="FFFFFF"/>
        </w:rPr>
      </w:pPr>
      <w:r>
        <w:rPr>
          <w:rFonts w:ascii="Times New Roman" w:hAnsi="Times New Roman" w:cs="Times New Roman"/>
          <w:b/>
          <w:sz w:val="28"/>
          <w:shd w:val="pct15" w:color="auto" w:fill="FFFFFF"/>
        </w:rPr>
        <w:lastRenderedPageBreak/>
        <w:t xml:space="preserve">2. Recommendations </w:t>
      </w:r>
    </w:p>
    <w:p w:rsidR="0042550E" w:rsidRDefault="0042550E" w:rsidP="00740EBC">
      <w:pPr>
        <w:spacing w:after="0" w:line="240" w:lineRule="auto"/>
        <w:jc w:val="both"/>
        <w:rPr>
          <w:rFonts w:ascii="Times New Roman" w:hAnsi="Times New Roman" w:cs="Times New Roman"/>
          <w:b/>
          <w:sz w:val="28"/>
          <w:shd w:val="pct15" w:color="auto" w:fill="FFFFFF"/>
        </w:rPr>
      </w:pPr>
    </w:p>
    <w:p w:rsidR="0042550E" w:rsidRPr="0042550E" w:rsidRDefault="0042550E" w:rsidP="0042550E">
      <w:pPr>
        <w:pStyle w:val="ListParagraph"/>
        <w:numPr>
          <w:ilvl w:val="0"/>
          <w:numId w:val="18"/>
        </w:numPr>
        <w:rPr>
          <w:rFonts w:ascii="Times New Roman" w:hAnsi="Times New Roman" w:cs="Times New Roman"/>
        </w:rPr>
      </w:pPr>
      <w:r w:rsidRPr="0042550E">
        <w:rPr>
          <w:rFonts w:ascii="Times New Roman" w:hAnsi="Times New Roman" w:cs="Times New Roman"/>
        </w:rPr>
        <w:t>Multi-Core CPU: For the optimal performance, we recommend to use Intel Core™ i7 Processor, for 4 cores, you have a 4-fold gain of speed, and for 6 cores, you have a 6-fold gain of speed.</w:t>
      </w:r>
    </w:p>
    <w:p w:rsidR="0042550E" w:rsidRDefault="0042550E" w:rsidP="0042550E">
      <w:pPr>
        <w:pStyle w:val="ListParagraph"/>
        <w:numPr>
          <w:ilvl w:val="0"/>
          <w:numId w:val="18"/>
        </w:numPr>
        <w:rPr>
          <w:rFonts w:ascii="Times New Roman" w:hAnsi="Times New Roman" w:cs="Times New Roman"/>
        </w:rPr>
      </w:pPr>
      <w:r>
        <w:rPr>
          <w:rFonts w:ascii="Times New Roman" w:hAnsi="Times New Roman" w:cs="Times New Roman"/>
        </w:rPr>
        <w:t>Sufficient RAM</w:t>
      </w:r>
      <w:r w:rsidRPr="0042550E">
        <w:rPr>
          <w:rFonts w:ascii="Times New Roman" w:hAnsi="Times New Roman" w:cs="Times New Roman"/>
        </w:rPr>
        <w:t xml:space="preserve">: </w:t>
      </w:r>
      <w:r>
        <w:rPr>
          <w:rFonts w:ascii="Times New Roman" w:hAnsi="Times New Roman" w:cs="Times New Roman"/>
        </w:rPr>
        <w:t>12G RAM is recommended. Minimum 8G RAM is required.</w:t>
      </w:r>
    </w:p>
    <w:p w:rsidR="0042550E" w:rsidRDefault="0042550E" w:rsidP="0042550E">
      <w:pPr>
        <w:pStyle w:val="ListParagraph"/>
        <w:numPr>
          <w:ilvl w:val="0"/>
          <w:numId w:val="18"/>
        </w:numPr>
        <w:rPr>
          <w:rFonts w:ascii="Times New Roman" w:hAnsi="Times New Roman" w:cs="Times New Roman"/>
        </w:rPr>
      </w:pPr>
      <w:r>
        <w:rPr>
          <w:rFonts w:ascii="Times New Roman" w:hAnsi="Times New Roman" w:cs="Times New Roman"/>
        </w:rPr>
        <w:t>Display: Large screen, the size of text is 100% (default)</w:t>
      </w:r>
      <w:r w:rsidRPr="0042550E">
        <w:rPr>
          <w:rFonts w:ascii="Times New Roman" w:hAnsi="Times New Roman" w:cs="Times New Roman"/>
        </w:rPr>
        <w:t xml:space="preserve"> </w:t>
      </w:r>
      <w:r>
        <w:rPr>
          <w:rFonts w:ascii="Times New Roman" w:hAnsi="Times New Roman" w:cs="Times New Roman"/>
        </w:rPr>
        <w:t xml:space="preserve">are recommended. You can always customize the layout with </w:t>
      </w:r>
      <w:proofErr w:type="spellStart"/>
      <w:r>
        <w:rPr>
          <w:rFonts w:ascii="Times New Roman" w:hAnsi="Times New Roman" w:cs="Times New Roman"/>
        </w:rPr>
        <w:t>Matlab</w:t>
      </w:r>
      <w:proofErr w:type="spellEnd"/>
      <w:r>
        <w:rPr>
          <w:rFonts w:ascii="Times New Roman" w:hAnsi="Times New Roman" w:cs="Times New Roman"/>
        </w:rPr>
        <w:t xml:space="preserve"> guide.</w:t>
      </w:r>
    </w:p>
    <w:p w:rsidR="0042550E" w:rsidRPr="0042550E" w:rsidRDefault="0042550E" w:rsidP="0042550E">
      <w:pPr>
        <w:pStyle w:val="ListParagraph"/>
        <w:numPr>
          <w:ilvl w:val="0"/>
          <w:numId w:val="18"/>
        </w:numPr>
        <w:rPr>
          <w:rFonts w:ascii="Times New Roman" w:hAnsi="Times New Roman" w:cs="Times New Roman"/>
        </w:rPr>
      </w:pPr>
      <w:r w:rsidRPr="0042550E">
        <w:rPr>
          <w:rFonts w:ascii="Times New Roman" w:hAnsi="Times New Roman" w:cs="Times New Roman"/>
        </w:rPr>
        <w:br w:type="page"/>
      </w:r>
    </w:p>
    <w:p w:rsidR="0042550E" w:rsidRPr="0042550E" w:rsidRDefault="0042550E" w:rsidP="0042550E">
      <w:pPr>
        <w:spacing w:after="0" w:line="240" w:lineRule="auto"/>
        <w:jc w:val="both"/>
        <w:rPr>
          <w:rFonts w:ascii="Times New Roman" w:hAnsi="Times New Roman" w:cs="Times New Roman"/>
          <w:b/>
          <w:sz w:val="28"/>
          <w:shd w:val="pct15" w:color="auto" w:fill="FFFFFF"/>
        </w:rPr>
      </w:pPr>
      <w:r>
        <w:rPr>
          <w:rFonts w:ascii="Times New Roman" w:hAnsi="Times New Roman" w:cs="Times New Roman"/>
          <w:b/>
          <w:sz w:val="28"/>
          <w:shd w:val="pct15" w:color="auto" w:fill="FFFFFF"/>
        </w:rPr>
        <w:lastRenderedPageBreak/>
        <w:t>3.</w:t>
      </w:r>
      <w:r w:rsidRPr="0042550E">
        <w:rPr>
          <w:rFonts w:ascii="Times New Roman" w:hAnsi="Times New Roman" w:cs="Times New Roman"/>
          <w:b/>
          <w:sz w:val="28"/>
          <w:shd w:val="pct15" w:color="auto" w:fill="FFFFFF"/>
        </w:rPr>
        <w:t xml:space="preserve"> </w:t>
      </w:r>
      <w:r>
        <w:rPr>
          <w:rFonts w:ascii="Times New Roman" w:hAnsi="Times New Roman" w:cs="Times New Roman"/>
          <w:b/>
          <w:sz w:val="28"/>
          <w:shd w:val="pct15" w:color="auto" w:fill="FFFFFF"/>
        </w:rPr>
        <w:t>GUI customization</w:t>
      </w:r>
      <w:r w:rsidRPr="0042550E">
        <w:rPr>
          <w:rFonts w:ascii="Times New Roman" w:hAnsi="Times New Roman" w:cs="Times New Roman"/>
          <w:b/>
          <w:sz w:val="28"/>
          <w:shd w:val="pct15" w:color="auto" w:fill="FFFFFF"/>
        </w:rPr>
        <w:t xml:space="preserve"> </w:t>
      </w:r>
    </w:p>
    <w:p w:rsidR="0042550E" w:rsidRDefault="0042550E" w:rsidP="0042550E">
      <w:pPr>
        <w:pStyle w:val="ListParagraph"/>
        <w:rPr>
          <w:rFonts w:ascii="Times New Roman" w:hAnsi="Times New Roman" w:cs="Times New Roman"/>
        </w:rPr>
      </w:pPr>
    </w:p>
    <w:p w:rsidR="0042550E" w:rsidRDefault="0042550E" w:rsidP="0042550E">
      <w:pPr>
        <w:pStyle w:val="ListParagraph"/>
        <w:numPr>
          <w:ilvl w:val="0"/>
          <w:numId w:val="19"/>
        </w:numPr>
        <w:rPr>
          <w:rFonts w:ascii="Times New Roman" w:hAnsi="Times New Roman" w:cs="Times New Roman"/>
        </w:rPr>
      </w:pPr>
      <w:proofErr w:type="spellStart"/>
      <w:r>
        <w:rPr>
          <w:rFonts w:ascii="Times New Roman" w:hAnsi="Times New Roman" w:cs="Times New Roman"/>
        </w:rPr>
        <w:t>Matlab</w:t>
      </w:r>
      <w:proofErr w:type="spellEnd"/>
      <w:r>
        <w:rPr>
          <w:rFonts w:ascii="Times New Roman" w:hAnsi="Times New Roman" w:cs="Times New Roman"/>
        </w:rPr>
        <w:t xml:space="preserve"> command:</w:t>
      </w:r>
    </w:p>
    <w:p w:rsidR="0042550E" w:rsidRDefault="0042550E" w:rsidP="0042550E">
      <w:pPr>
        <w:pStyle w:val="ListParagraph"/>
        <w:rPr>
          <w:rFonts w:ascii="Times New Roman" w:hAnsi="Times New Roman" w:cs="Times New Roman"/>
          <w:color w:val="0000FF"/>
        </w:rPr>
      </w:pPr>
      <w:r w:rsidRPr="0042550E">
        <w:rPr>
          <w:rFonts w:ascii="Times New Roman" w:hAnsi="Times New Roman" w:cs="Times New Roman"/>
          <w:color w:val="0000FF"/>
        </w:rPr>
        <w:t>&gt;&gt; QSM_GUI</w:t>
      </w:r>
    </w:p>
    <w:p w:rsidR="0042550E" w:rsidRDefault="0042550E" w:rsidP="0042550E">
      <w:pPr>
        <w:pStyle w:val="ListParagraph"/>
        <w:rPr>
          <w:rFonts w:ascii="Times New Roman" w:hAnsi="Times New Roman" w:cs="Times New Roman"/>
          <w:color w:val="0000FF"/>
        </w:rPr>
      </w:pPr>
    </w:p>
    <w:p w:rsidR="0042550E" w:rsidRPr="0042550E" w:rsidRDefault="0042550E" w:rsidP="0042550E">
      <w:pPr>
        <w:pStyle w:val="ListParagraph"/>
        <w:numPr>
          <w:ilvl w:val="0"/>
          <w:numId w:val="19"/>
        </w:numPr>
        <w:rPr>
          <w:rFonts w:ascii="Times New Roman" w:hAnsi="Times New Roman" w:cs="Times New Roman"/>
        </w:rPr>
      </w:pPr>
      <w:r w:rsidRPr="0042550E">
        <w:rPr>
          <w:rFonts w:ascii="Times New Roman" w:hAnsi="Times New Roman" w:cs="Times New Roman"/>
        </w:rPr>
        <w:t xml:space="preserve">Click the small downward arrow to dock QSM-GUI to the </w:t>
      </w:r>
      <w:proofErr w:type="spellStart"/>
      <w:r w:rsidRPr="0042550E">
        <w:rPr>
          <w:rFonts w:ascii="Times New Roman" w:hAnsi="Times New Roman" w:cs="Times New Roman"/>
        </w:rPr>
        <w:t>Matlab</w:t>
      </w:r>
      <w:proofErr w:type="spellEnd"/>
      <w:r w:rsidRPr="0042550E">
        <w:rPr>
          <w:rFonts w:ascii="Times New Roman" w:hAnsi="Times New Roman" w:cs="Times New Roman"/>
        </w:rPr>
        <w:t xml:space="preserve"> window:</w:t>
      </w:r>
    </w:p>
    <w:p w:rsidR="0042550E" w:rsidRDefault="0042550E" w:rsidP="0042550E">
      <w:pPr>
        <w:pStyle w:val="ListParagraph"/>
        <w:rPr>
          <w:rFonts w:ascii="Times New Roman" w:hAnsi="Times New Roman" w:cs="Times New Roman"/>
        </w:rPr>
      </w:pPr>
      <w:r>
        <w:rPr>
          <w:noProof/>
        </w:rPr>
        <w:drawing>
          <wp:inline distT="0" distB="0" distL="0" distR="0" wp14:anchorId="5EF946CD" wp14:editId="3FB479F0">
            <wp:extent cx="1412543" cy="696036"/>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srcRect l="74254" b="78064"/>
                    <a:stretch/>
                  </pic:blipFill>
                  <pic:spPr bwMode="auto">
                    <a:xfrm>
                      <a:off x="0" y="0"/>
                      <a:ext cx="1412543" cy="696036"/>
                    </a:xfrm>
                    <a:prstGeom prst="rect">
                      <a:avLst/>
                    </a:prstGeom>
                    <a:ln>
                      <a:noFill/>
                    </a:ln>
                    <a:extLst>
                      <a:ext uri="{53640926-AAD7-44D8-BBD7-CCE9431645EC}">
                        <a14:shadowObscured xmlns:a14="http://schemas.microsoft.com/office/drawing/2010/main"/>
                      </a:ext>
                    </a:extLst>
                  </pic:spPr>
                </pic:pic>
              </a:graphicData>
            </a:graphic>
          </wp:inline>
        </w:drawing>
      </w:r>
    </w:p>
    <w:p w:rsidR="0042550E" w:rsidRDefault="0042550E" w:rsidP="0042550E">
      <w:pPr>
        <w:pStyle w:val="ListParagraph"/>
        <w:rPr>
          <w:rFonts w:ascii="Times New Roman" w:hAnsi="Times New Roman" w:cs="Times New Roman"/>
        </w:rPr>
      </w:pPr>
    </w:p>
    <w:p w:rsidR="0042550E" w:rsidRDefault="0042550E" w:rsidP="0042550E">
      <w:pPr>
        <w:pStyle w:val="ListParagraph"/>
        <w:rPr>
          <w:rFonts w:ascii="Times New Roman" w:hAnsi="Times New Roman" w:cs="Times New Roman"/>
        </w:rPr>
      </w:pPr>
      <w:r>
        <w:rPr>
          <w:rFonts w:ascii="Times New Roman" w:hAnsi="Times New Roman" w:cs="Times New Roman"/>
        </w:rPr>
        <w:t>You get a user interface like this:</w:t>
      </w:r>
    </w:p>
    <w:p w:rsidR="000F1188" w:rsidRDefault="0042550E" w:rsidP="000F1188">
      <w:pPr>
        <w:rPr>
          <w:rFonts w:ascii="Times New Roman" w:hAnsi="Times New Roman" w:cs="Times New Roman"/>
        </w:rPr>
      </w:pPr>
      <w:r>
        <w:rPr>
          <w:noProof/>
        </w:rPr>
        <w:drawing>
          <wp:inline distT="0" distB="0" distL="0" distR="0" wp14:anchorId="07634188" wp14:editId="05D5AE24">
            <wp:extent cx="6583681" cy="4114800"/>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6590341" cy="4118963"/>
                    </a:xfrm>
                    <a:prstGeom prst="rect">
                      <a:avLst/>
                    </a:prstGeom>
                  </pic:spPr>
                </pic:pic>
              </a:graphicData>
            </a:graphic>
          </wp:inline>
        </w:drawing>
      </w:r>
    </w:p>
    <w:p w:rsidR="000F1188" w:rsidRDefault="000F1188" w:rsidP="000F1188">
      <w:pPr>
        <w:rPr>
          <w:rFonts w:ascii="Times New Roman" w:hAnsi="Times New Roman" w:cs="Times New Roman"/>
        </w:rPr>
      </w:pPr>
      <w:r>
        <w:rPr>
          <w:rFonts w:ascii="Times New Roman" w:hAnsi="Times New Roman" w:cs="Times New Roman"/>
        </w:rPr>
        <w:t>In this way, you can use the interface, while be aware of any output from the command window.</w:t>
      </w:r>
    </w:p>
    <w:p w:rsidR="000F1188" w:rsidRDefault="000F1188" w:rsidP="000F1188">
      <w:pPr>
        <w:pStyle w:val="ListParagraph"/>
        <w:numPr>
          <w:ilvl w:val="0"/>
          <w:numId w:val="19"/>
        </w:numPr>
        <w:rPr>
          <w:rFonts w:ascii="Times New Roman" w:hAnsi="Times New Roman" w:cs="Times New Roman"/>
        </w:rPr>
      </w:pPr>
      <w:r>
        <w:rPr>
          <w:rFonts w:ascii="Times New Roman" w:hAnsi="Times New Roman" w:cs="Times New Roman"/>
        </w:rPr>
        <w:t>Customize the layout;</w:t>
      </w:r>
    </w:p>
    <w:p w:rsidR="000F1188" w:rsidRDefault="000F1188" w:rsidP="000F1188">
      <w:pPr>
        <w:pStyle w:val="ListParagraph"/>
        <w:ind w:left="1080"/>
        <w:rPr>
          <w:rFonts w:ascii="Times New Roman" w:hAnsi="Times New Roman" w:cs="Times New Roman"/>
        </w:rPr>
      </w:pPr>
      <w:r>
        <w:rPr>
          <w:rFonts w:ascii="Times New Roman" w:hAnsi="Times New Roman" w:cs="Times New Roman"/>
        </w:rPr>
        <w:t>In the undocked GUI, there is a “customize” manual, click it and then play with the layout.</w:t>
      </w:r>
    </w:p>
    <w:p w:rsidR="000F1188" w:rsidRPr="000F1188" w:rsidRDefault="000F1188" w:rsidP="000F1188">
      <w:pPr>
        <w:pStyle w:val="ListParagraph"/>
        <w:ind w:left="1080"/>
        <w:rPr>
          <w:rFonts w:ascii="Times New Roman" w:hAnsi="Times New Roman" w:cs="Times New Roman"/>
        </w:rPr>
      </w:pPr>
      <w:r>
        <w:rPr>
          <w:noProof/>
        </w:rPr>
        <w:drawing>
          <wp:inline distT="0" distB="0" distL="0" distR="0" wp14:anchorId="0EA429E6" wp14:editId="6433D592">
            <wp:extent cx="4708478" cy="988781"/>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0"/>
                    <a:srcRect r="37811" b="77827"/>
                    <a:stretch/>
                  </pic:blipFill>
                  <pic:spPr bwMode="auto">
                    <a:xfrm>
                      <a:off x="0" y="0"/>
                      <a:ext cx="4710581" cy="98922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rPr>
        <w:t xml:space="preserve"> </w:t>
      </w:r>
    </w:p>
    <w:p w:rsidR="000F1188" w:rsidRDefault="0042550E" w:rsidP="000F1188">
      <w:pPr>
        <w:spacing w:after="0" w:line="240" w:lineRule="auto"/>
        <w:jc w:val="both"/>
        <w:rPr>
          <w:rFonts w:ascii="Times New Roman" w:hAnsi="Times New Roman" w:cs="Times New Roman"/>
          <w:b/>
          <w:sz w:val="28"/>
          <w:shd w:val="pct15" w:color="auto" w:fill="FFFFFF"/>
        </w:rPr>
      </w:pPr>
      <w:r w:rsidRPr="000F1188">
        <w:rPr>
          <w:rFonts w:ascii="Times New Roman" w:hAnsi="Times New Roman" w:cs="Times New Roman"/>
        </w:rPr>
        <w:br w:type="page"/>
      </w:r>
      <w:r w:rsidR="000F1188">
        <w:rPr>
          <w:rFonts w:ascii="Times New Roman" w:hAnsi="Times New Roman" w:cs="Times New Roman"/>
          <w:b/>
          <w:sz w:val="28"/>
          <w:shd w:val="pct15" w:color="auto" w:fill="FFFFFF"/>
        </w:rPr>
        <w:lastRenderedPageBreak/>
        <w:t>4</w:t>
      </w:r>
      <w:r w:rsidR="000F1188">
        <w:rPr>
          <w:rFonts w:ascii="Times New Roman" w:hAnsi="Times New Roman" w:cs="Times New Roman"/>
          <w:b/>
          <w:sz w:val="28"/>
          <w:shd w:val="pct15" w:color="auto" w:fill="FFFFFF"/>
        </w:rPr>
        <w:t>.</w:t>
      </w:r>
      <w:r w:rsidR="000F1188" w:rsidRPr="0042550E">
        <w:rPr>
          <w:rFonts w:ascii="Times New Roman" w:hAnsi="Times New Roman" w:cs="Times New Roman"/>
          <w:b/>
          <w:sz w:val="28"/>
          <w:shd w:val="pct15" w:color="auto" w:fill="FFFFFF"/>
        </w:rPr>
        <w:t xml:space="preserve"> </w:t>
      </w:r>
      <w:r w:rsidR="000F1188">
        <w:rPr>
          <w:rFonts w:ascii="Times New Roman" w:hAnsi="Times New Roman" w:cs="Times New Roman"/>
          <w:b/>
          <w:sz w:val="28"/>
          <w:shd w:val="pct15" w:color="auto" w:fill="FFFFFF"/>
        </w:rPr>
        <w:t>Working with QSM_GUI</w:t>
      </w:r>
    </w:p>
    <w:p w:rsidR="000F1188" w:rsidRPr="0042550E" w:rsidRDefault="000F1188" w:rsidP="000F1188">
      <w:pPr>
        <w:spacing w:after="0" w:line="240" w:lineRule="auto"/>
        <w:jc w:val="both"/>
        <w:rPr>
          <w:rFonts w:ascii="Times New Roman" w:hAnsi="Times New Roman" w:cs="Times New Roman"/>
          <w:b/>
          <w:sz w:val="28"/>
          <w:shd w:val="pct15" w:color="auto" w:fill="FFFFFF"/>
        </w:rPr>
      </w:pPr>
      <w:r w:rsidRPr="0042550E">
        <w:rPr>
          <w:rFonts w:ascii="Times New Roman" w:hAnsi="Times New Roman" w:cs="Times New Roman"/>
          <w:b/>
          <w:sz w:val="28"/>
          <w:shd w:val="pct15" w:color="auto" w:fill="FFFFFF"/>
        </w:rPr>
        <w:t xml:space="preserve"> </w:t>
      </w:r>
    </w:p>
    <w:p w:rsidR="000E2E9B" w:rsidRDefault="000F1188" w:rsidP="000F1188">
      <w:pPr>
        <w:rPr>
          <w:rFonts w:ascii="Times New Roman" w:hAnsi="Times New Roman" w:cs="Times New Roman"/>
          <w:szCs w:val="18"/>
        </w:rPr>
      </w:pPr>
      <w:r>
        <w:rPr>
          <w:noProof/>
        </w:rPr>
        <w:drawing>
          <wp:inline distT="0" distB="0" distL="0" distR="0" wp14:anchorId="3E8DB174" wp14:editId="5CDD8947">
            <wp:extent cx="6714699" cy="419668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6714699" cy="4196687"/>
                    </a:xfrm>
                    <a:prstGeom prst="rect">
                      <a:avLst/>
                    </a:prstGeom>
                  </pic:spPr>
                </pic:pic>
              </a:graphicData>
            </a:graphic>
          </wp:inline>
        </w:drawing>
      </w:r>
    </w:p>
    <w:p w:rsidR="000F1188" w:rsidRDefault="000F1188" w:rsidP="000F1188">
      <w:pPr>
        <w:pStyle w:val="ListParagraph"/>
        <w:ind w:left="0"/>
        <w:rPr>
          <w:rFonts w:ascii="Times New Roman" w:hAnsi="Times New Roman" w:cs="Times New Roman"/>
          <w:szCs w:val="18"/>
        </w:rPr>
      </w:pPr>
      <w:r>
        <w:rPr>
          <w:noProof/>
        </w:rPr>
        <w:drawing>
          <wp:anchor distT="0" distB="0" distL="114300" distR="114300" simplePos="0" relativeHeight="251658240" behindDoc="0" locked="0" layoutInCell="1" allowOverlap="1" wp14:anchorId="36A457FD" wp14:editId="59D055FB">
            <wp:simplePos x="0" y="0"/>
            <wp:positionH relativeFrom="column">
              <wp:align>left</wp:align>
            </wp:positionH>
            <wp:positionV relativeFrom="paragraph">
              <wp:align>top</wp:align>
            </wp:positionV>
            <wp:extent cx="2141855" cy="324104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extLst>
                        <a:ext uri="{28A0092B-C50C-407E-A947-70E740481C1C}">
                          <a14:useLocalDpi xmlns:a14="http://schemas.microsoft.com/office/drawing/2010/main" val="0"/>
                        </a:ext>
                      </a:extLst>
                    </a:blip>
                    <a:srcRect l="79900" t="11372" b="39965"/>
                    <a:stretch/>
                  </pic:blipFill>
                  <pic:spPr bwMode="auto">
                    <a:xfrm>
                      <a:off x="0" y="0"/>
                      <a:ext cx="2141855" cy="3241040"/>
                    </a:xfrm>
                    <a:prstGeom prst="rect">
                      <a:avLst/>
                    </a:prstGeom>
                    <a:ln>
                      <a:noFill/>
                    </a:ln>
                    <a:extLst>
                      <a:ext uri="{53640926-AAD7-44D8-BBD7-CCE9431645EC}">
                        <a14:shadowObscured xmlns:a14="http://schemas.microsoft.com/office/drawing/2010/main"/>
                      </a:ext>
                    </a:extLst>
                  </pic:spPr>
                </pic:pic>
              </a:graphicData>
            </a:graphic>
          </wp:anchor>
        </w:drawing>
      </w:r>
      <w:r>
        <w:rPr>
          <w:rFonts w:ascii="Times New Roman" w:hAnsi="Times New Roman" w:cs="Times New Roman"/>
          <w:szCs w:val="18"/>
        </w:rPr>
        <w:t>(1) For Multi-echo magnitude/phase data</w:t>
      </w:r>
    </w:p>
    <w:p w:rsidR="000F1188" w:rsidRDefault="0055111D" w:rsidP="000F1188">
      <w:pPr>
        <w:pStyle w:val="ListParagraph"/>
        <w:ind w:left="0" w:firstLine="720"/>
        <w:rPr>
          <w:rFonts w:ascii="Times New Roman" w:hAnsi="Times New Roman" w:cs="Times New Roman"/>
          <w:szCs w:val="18"/>
        </w:rPr>
      </w:pPr>
      <w:r>
        <w:rPr>
          <w:rFonts w:ascii="Times New Roman" w:hAnsi="Times New Roman" w:cs="Times New Roman"/>
          <w:szCs w:val="18"/>
        </w:rPr>
        <w:t xml:space="preserve">4D </w:t>
      </w:r>
      <w:r w:rsidR="000F1188">
        <w:rPr>
          <w:rFonts w:ascii="Times New Roman" w:hAnsi="Times New Roman" w:cs="Times New Roman"/>
          <w:szCs w:val="18"/>
        </w:rPr>
        <w:t xml:space="preserve">Data are in the </w:t>
      </w:r>
      <w:r>
        <w:rPr>
          <w:rFonts w:ascii="Times New Roman" w:hAnsi="Times New Roman" w:cs="Times New Roman"/>
          <w:szCs w:val="18"/>
        </w:rPr>
        <w:t>order</w:t>
      </w:r>
      <w:r w:rsidR="000F1188">
        <w:rPr>
          <w:rFonts w:ascii="Times New Roman" w:hAnsi="Times New Roman" w:cs="Times New Roman"/>
          <w:szCs w:val="18"/>
        </w:rPr>
        <w:t xml:space="preserve"> of</w:t>
      </w:r>
      <w:r>
        <w:rPr>
          <w:rFonts w:ascii="Times New Roman" w:hAnsi="Times New Roman" w:cs="Times New Roman"/>
          <w:szCs w:val="18"/>
        </w:rPr>
        <w:t xml:space="preserve"> </w:t>
      </w:r>
      <w:r w:rsidR="000F1188">
        <w:rPr>
          <w:rFonts w:ascii="Times New Roman" w:hAnsi="Times New Roman" w:cs="Times New Roman"/>
          <w:szCs w:val="18"/>
        </w:rPr>
        <w:t>X, Y, Z, echo</w:t>
      </w:r>
    </w:p>
    <w:p w:rsidR="0055111D" w:rsidRDefault="0055111D" w:rsidP="000F1188">
      <w:pPr>
        <w:pStyle w:val="ListParagraph"/>
        <w:ind w:left="0" w:firstLine="720"/>
        <w:rPr>
          <w:rFonts w:ascii="Times New Roman" w:hAnsi="Times New Roman" w:cs="Times New Roman"/>
          <w:szCs w:val="18"/>
        </w:rPr>
      </w:pPr>
      <w:r>
        <w:rPr>
          <w:rFonts w:ascii="Times New Roman" w:hAnsi="Times New Roman" w:cs="Times New Roman"/>
          <w:szCs w:val="18"/>
        </w:rPr>
        <w:t>3D single echo data is also OK.</w:t>
      </w:r>
    </w:p>
    <w:p w:rsidR="0055111D" w:rsidRDefault="0055111D" w:rsidP="000F1188">
      <w:pPr>
        <w:pStyle w:val="ListParagraph"/>
        <w:ind w:left="0" w:firstLine="720"/>
        <w:rPr>
          <w:rFonts w:ascii="Times New Roman" w:hAnsi="Times New Roman" w:cs="Times New Roman"/>
          <w:szCs w:val="18"/>
        </w:rPr>
      </w:pP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or “mat” button to select magnitude</w:t>
      </w: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Click</w:t>
      </w:r>
      <w:r>
        <w:rPr>
          <w:rFonts w:ascii="Times New Roman" w:hAnsi="Times New Roman" w:cs="Times New Roman"/>
          <w:szCs w:val="18"/>
        </w:rPr>
        <w:t xml:space="preserve">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mat” button to select </w:t>
      </w:r>
      <w:r>
        <w:rPr>
          <w:rFonts w:ascii="Times New Roman" w:hAnsi="Times New Roman" w:cs="Times New Roman"/>
          <w:szCs w:val="18"/>
        </w:rPr>
        <w:t>phase</w:t>
      </w: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 xml:space="preserve">If phase is out of range, scale it to 2*pi, otherwise skip. </w:t>
      </w:r>
    </w:p>
    <w:p w:rsidR="0055111D" w:rsidRDefault="0055111D" w:rsidP="000F1188">
      <w:pPr>
        <w:pStyle w:val="ListParagraph"/>
        <w:ind w:left="0" w:firstLine="720"/>
        <w:rPr>
          <w:rFonts w:ascii="Times New Roman" w:hAnsi="Times New Roman" w:cs="Times New Roman"/>
          <w:szCs w:val="18"/>
        </w:rPr>
      </w:pPr>
    </w:p>
    <w:p w:rsidR="000F1188" w:rsidRDefault="000F1188" w:rsidP="000F1188">
      <w:pPr>
        <w:pStyle w:val="ListParagraph"/>
        <w:ind w:left="0"/>
        <w:rPr>
          <w:rFonts w:ascii="Times New Roman" w:hAnsi="Times New Roman" w:cs="Times New Roman"/>
          <w:szCs w:val="18"/>
        </w:rPr>
      </w:pPr>
      <w:r>
        <w:rPr>
          <w:rFonts w:ascii="Times New Roman" w:hAnsi="Times New Roman" w:cs="Times New Roman"/>
          <w:szCs w:val="18"/>
        </w:rPr>
        <w:t>(2</w:t>
      </w:r>
      <w:r>
        <w:rPr>
          <w:rFonts w:ascii="Times New Roman" w:hAnsi="Times New Roman" w:cs="Times New Roman"/>
          <w:szCs w:val="18"/>
        </w:rPr>
        <w:t xml:space="preserve">) For </w:t>
      </w:r>
      <w:r>
        <w:rPr>
          <w:rFonts w:ascii="Times New Roman" w:hAnsi="Times New Roman" w:cs="Times New Roman"/>
          <w:szCs w:val="18"/>
        </w:rPr>
        <w:t>real</w:t>
      </w:r>
      <w:r>
        <w:rPr>
          <w:rFonts w:ascii="Times New Roman" w:hAnsi="Times New Roman" w:cs="Times New Roman"/>
          <w:szCs w:val="18"/>
        </w:rPr>
        <w:t>/</w:t>
      </w:r>
      <w:r w:rsidR="0055111D">
        <w:rPr>
          <w:rFonts w:ascii="Times New Roman" w:hAnsi="Times New Roman" w:cs="Times New Roman"/>
          <w:szCs w:val="18"/>
        </w:rPr>
        <w:t>i</w:t>
      </w:r>
      <w:r>
        <w:rPr>
          <w:rFonts w:ascii="Times New Roman" w:hAnsi="Times New Roman" w:cs="Times New Roman"/>
          <w:szCs w:val="18"/>
        </w:rPr>
        <w:t>mag</w:t>
      </w:r>
      <w:r w:rsidR="0055111D">
        <w:rPr>
          <w:rFonts w:ascii="Times New Roman" w:hAnsi="Times New Roman" w:cs="Times New Roman"/>
          <w:szCs w:val="18"/>
        </w:rPr>
        <w:t>inary</w:t>
      </w:r>
      <w:r>
        <w:rPr>
          <w:rFonts w:ascii="Times New Roman" w:hAnsi="Times New Roman" w:cs="Times New Roman"/>
          <w:szCs w:val="18"/>
        </w:rPr>
        <w:t xml:space="preserve"> data</w:t>
      </w:r>
    </w:p>
    <w:p w:rsidR="000F1188" w:rsidRDefault="000F1188" w:rsidP="000F1188">
      <w:pPr>
        <w:pStyle w:val="ListParagraph"/>
        <w:ind w:left="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mat” button to select </w:t>
      </w:r>
      <w:r w:rsidR="0055111D">
        <w:rPr>
          <w:rFonts w:ascii="Times New Roman" w:hAnsi="Times New Roman" w:cs="Times New Roman"/>
          <w:szCs w:val="18"/>
        </w:rPr>
        <w:t>real</w:t>
      </w:r>
    </w:p>
    <w:p w:rsidR="0055111D" w:rsidRDefault="000F1188" w:rsidP="0055111D">
      <w:pPr>
        <w:pStyle w:val="ListParagraph"/>
        <w:ind w:left="2160" w:firstLine="720"/>
        <w:rPr>
          <w:rFonts w:ascii="Times New Roman" w:hAnsi="Times New Roman" w:cs="Times New Roman"/>
          <w:szCs w:val="18"/>
        </w:rPr>
      </w:pPr>
      <w:r>
        <w:rPr>
          <w:rFonts w:ascii="Times New Roman" w:hAnsi="Times New Roman" w:cs="Times New Roman"/>
          <w:szCs w:val="18"/>
        </w:rPr>
        <w:t>Click “</w:t>
      </w:r>
      <w:proofErr w:type="spellStart"/>
      <w:r>
        <w:rPr>
          <w:rFonts w:ascii="Times New Roman" w:hAnsi="Times New Roman" w:cs="Times New Roman"/>
          <w:szCs w:val="18"/>
        </w:rPr>
        <w:t>nii</w:t>
      </w:r>
      <w:proofErr w:type="spellEnd"/>
      <w:r>
        <w:rPr>
          <w:rFonts w:ascii="Times New Roman" w:hAnsi="Times New Roman" w:cs="Times New Roman"/>
          <w:szCs w:val="18"/>
        </w:rPr>
        <w:t xml:space="preserve">” or “mat” button to select </w:t>
      </w:r>
      <w:r w:rsidR="0055111D">
        <w:rPr>
          <w:rFonts w:ascii="Times New Roman" w:hAnsi="Times New Roman" w:cs="Times New Roman"/>
          <w:szCs w:val="18"/>
        </w:rPr>
        <w:t>imaginary</w:t>
      </w:r>
    </w:p>
    <w:p w:rsidR="000F1188" w:rsidRDefault="0055111D" w:rsidP="0055111D">
      <w:pPr>
        <w:pStyle w:val="ListParagraph"/>
        <w:ind w:left="2160" w:firstLine="720"/>
        <w:rPr>
          <w:rFonts w:ascii="Times New Roman" w:hAnsi="Times New Roman" w:cs="Times New Roman"/>
          <w:szCs w:val="18"/>
        </w:rPr>
      </w:pPr>
      <w:r w:rsidRPr="0055111D">
        <w:rPr>
          <w:rFonts w:ascii="Times New Roman" w:hAnsi="Times New Roman" w:cs="Times New Roman"/>
          <w:szCs w:val="18"/>
        </w:rPr>
        <w:t xml:space="preserve">STI Suite will calculate magnitude and phase </w:t>
      </w:r>
      <w:r>
        <w:rPr>
          <w:rFonts w:ascii="Times New Roman" w:hAnsi="Times New Roman" w:cs="Times New Roman"/>
          <w:szCs w:val="18"/>
        </w:rPr>
        <w:t>for you</w:t>
      </w:r>
      <w:r w:rsidR="000F1188" w:rsidRPr="0055111D">
        <w:rPr>
          <w:rFonts w:ascii="Times New Roman" w:hAnsi="Times New Roman" w:cs="Times New Roman"/>
          <w:szCs w:val="18"/>
        </w:rPr>
        <w:t xml:space="preserve">. </w:t>
      </w:r>
    </w:p>
    <w:p w:rsidR="0055111D" w:rsidRDefault="0055111D" w:rsidP="0055111D">
      <w:pPr>
        <w:pStyle w:val="ListParagraph"/>
        <w:ind w:left="2160" w:firstLine="720"/>
        <w:rPr>
          <w:rFonts w:ascii="Times New Roman" w:hAnsi="Times New Roman" w:cs="Times New Roman"/>
          <w:szCs w:val="18"/>
        </w:rPr>
      </w:pPr>
    </w:p>
    <w:p w:rsid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3) Permute X-Y and flip the images, if needed.</w:t>
      </w:r>
    </w:p>
    <w:p w:rsid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4) Move to the 3</w:t>
      </w:r>
      <w:r w:rsidRPr="0055111D">
        <w:rPr>
          <w:rFonts w:ascii="Times New Roman" w:hAnsi="Times New Roman" w:cs="Times New Roman"/>
          <w:szCs w:val="18"/>
          <w:vertAlign w:val="superscript"/>
        </w:rPr>
        <w:t>rd</w:t>
      </w:r>
      <w:r>
        <w:rPr>
          <w:rFonts w:ascii="Times New Roman" w:hAnsi="Times New Roman" w:cs="Times New Roman"/>
          <w:szCs w:val="18"/>
        </w:rPr>
        <w:t xml:space="preserve"> or 4</w:t>
      </w:r>
      <w:r w:rsidRPr="0055111D">
        <w:rPr>
          <w:rFonts w:ascii="Times New Roman" w:hAnsi="Times New Roman" w:cs="Times New Roman"/>
          <w:szCs w:val="18"/>
          <w:vertAlign w:val="superscript"/>
        </w:rPr>
        <w:t>th</w:t>
      </w:r>
      <w:r>
        <w:rPr>
          <w:rFonts w:ascii="Times New Roman" w:hAnsi="Times New Roman" w:cs="Times New Roman"/>
          <w:szCs w:val="18"/>
        </w:rPr>
        <w:t xml:space="preserve"> echo images, and perform “</w:t>
      </w:r>
      <w:proofErr w:type="spellStart"/>
      <w:r>
        <w:rPr>
          <w:rFonts w:ascii="Times New Roman" w:hAnsi="Times New Roman" w:cs="Times New Roman"/>
          <w:szCs w:val="18"/>
        </w:rPr>
        <w:t>Thresholding</w:t>
      </w:r>
      <w:proofErr w:type="spellEnd"/>
      <w:r>
        <w:rPr>
          <w:rFonts w:ascii="Times New Roman" w:hAnsi="Times New Roman" w:cs="Times New Roman"/>
          <w:szCs w:val="18"/>
        </w:rPr>
        <w:t>”</w:t>
      </w:r>
    </w:p>
    <w:p w:rsidR="0055111D" w:rsidRDefault="0055111D" w:rsidP="0055111D">
      <w:pPr>
        <w:pStyle w:val="ListParagraph"/>
        <w:ind w:left="1080"/>
        <w:rPr>
          <w:rFonts w:ascii="Times New Roman" w:hAnsi="Times New Roman" w:cs="Times New Roman"/>
          <w:color w:val="FF0000"/>
          <w:szCs w:val="18"/>
        </w:rPr>
      </w:pPr>
      <w:r>
        <w:rPr>
          <w:rFonts w:ascii="Times New Roman" w:hAnsi="Times New Roman" w:cs="Times New Roman"/>
          <w:szCs w:val="18"/>
        </w:rPr>
        <w:t xml:space="preserve">(5) </w:t>
      </w:r>
      <w:r w:rsidRPr="0055111D">
        <w:rPr>
          <w:rFonts w:ascii="Times New Roman" w:hAnsi="Times New Roman" w:cs="Times New Roman"/>
          <w:b/>
          <w:color w:val="FF0000"/>
          <w:szCs w:val="18"/>
        </w:rPr>
        <w:t>Very important</w:t>
      </w:r>
      <w:r>
        <w:rPr>
          <w:rFonts w:ascii="Times New Roman" w:hAnsi="Times New Roman" w:cs="Times New Roman"/>
          <w:szCs w:val="18"/>
        </w:rPr>
        <w:t xml:space="preserve">: </w:t>
      </w:r>
      <w:r w:rsidRPr="0055111D">
        <w:rPr>
          <w:rFonts w:ascii="Times New Roman" w:hAnsi="Times New Roman" w:cs="Times New Roman"/>
          <w:color w:val="FF0000"/>
          <w:szCs w:val="18"/>
        </w:rPr>
        <w:t xml:space="preserve">make sure the </w:t>
      </w:r>
      <w:r>
        <w:rPr>
          <w:rFonts w:ascii="Times New Roman" w:hAnsi="Times New Roman" w:cs="Times New Roman"/>
          <w:color w:val="FF0000"/>
          <w:szCs w:val="18"/>
        </w:rPr>
        <w:t>“</w:t>
      </w:r>
      <w:proofErr w:type="spellStart"/>
      <w:r w:rsidRPr="0055111D">
        <w:rPr>
          <w:rFonts w:ascii="Times New Roman" w:hAnsi="Times New Roman" w:cs="Times New Roman"/>
          <w:color w:val="FF0000"/>
          <w:szCs w:val="18"/>
        </w:rPr>
        <w:t>Voxelsize</w:t>
      </w:r>
      <w:proofErr w:type="spellEnd"/>
      <w:r>
        <w:rPr>
          <w:rFonts w:ascii="Times New Roman" w:hAnsi="Times New Roman" w:cs="Times New Roman"/>
          <w:color w:val="FF0000"/>
          <w:szCs w:val="18"/>
        </w:rPr>
        <w:t>”</w:t>
      </w:r>
      <w:r w:rsidRPr="0055111D">
        <w:rPr>
          <w:rFonts w:ascii="Times New Roman" w:hAnsi="Times New Roman" w:cs="Times New Roman"/>
          <w:color w:val="FF0000"/>
          <w:szCs w:val="18"/>
        </w:rPr>
        <w:t xml:space="preserve">, </w:t>
      </w:r>
      <w:r>
        <w:rPr>
          <w:rFonts w:ascii="Times New Roman" w:hAnsi="Times New Roman" w:cs="Times New Roman"/>
          <w:color w:val="FF0000"/>
          <w:szCs w:val="18"/>
        </w:rPr>
        <w:t>“</w:t>
      </w:r>
      <w:r w:rsidRPr="0055111D">
        <w:rPr>
          <w:rFonts w:ascii="Times New Roman" w:hAnsi="Times New Roman" w:cs="Times New Roman"/>
          <w:color w:val="FF0000"/>
          <w:szCs w:val="18"/>
        </w:rPr>
        <w:t>TE</w:t>
      </w:r>
      <w:r>
        <w:rPr>
          <w:rFonts w:ascii="Times New Roman" w:hAnsi="Times New Roman" w:cs="Times New Roman"/>
          <w:color w:val="FF0000"/>
          <w:szCs w:val="18"/>
        </w:rPr>
        <w:t>”</w:t>
      </w:r>
      <w:r w:rsidRPr="0055111D">
        <w:rPr>
          <w:rFonts w:ascii="Times New Roman" w:hAnsi="Times New Roman" w:cs="Times New Roman"/>
          <w:color w:val="FF0000"/>
          <w:szCs w:val="18"/>
        </w:rPr>
        <w:t xml:space="preserve"> and </w:t>
      </w:r>
      <w:r>
        <w:rPr>
          <w:rFonts w:ascii="Times New Roman" w:hAnsi="Times New Roman" w:cs="Times New Roman"/>
          <w:color w:val="FF0000"/>
          <w:szCs w:val="18"/>
        </w:rPr>
        <w:t>“</w:t>
      </w:r>
      <w:proofErr w:type="spellStart"/>
      <w:r w:rsidRPr="0055111D">
        <w:rPr>
          <w:rFonts w:ascii="Times New Roman" w:hAnsi="Times New Roman" w:cs="Times New Roman"/>
          <w:color w:val="FF0000"/>
          <w:szCs w:val="18"/>
        </w:rPr>
        <w:t>delta_TE</w:t>
      </w:r>
      <w:proofErr w:type="spellEnd"/>
      <w:r>
        <w:rPr>
          <w:rFonts w:ascii="Times New Roman" w:hAnsi="Times New Roman" w:cs="Times New Roman"/>
          <w:color w:val="FF0000"/>
          <w:szCs w:val="18"/>
        </w:rPr>
        <w:t>”</w:t>
      </w:r>
      <w:r w:rsidRPr="0055111D">
        <w:rPr>
          <w:rFonts w:ascii="Times New Roman" w:hAnsi="Times New Roman" w:cs="Times New Roman"/>
          <w:color w:val="FF0000"/>
          <w:szCs w:val="18"/>
        </w:rPr>
        <w:t xml:space="preserve"> is correct, otherwise all subsequent will be wrong.</w:t>
      </w:r>
    </w:p>
    <w:p w:rsid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 xml:space="preserve">(6) “Combine </w:t>
      </w:r>
      <w:proofErr w:type="spellStart"/>
      <w:r>
        <w:rPr>
          <w:rFonts w:ascii="Times New Roman" w:hAnsi="Times New Roman" w:cs="Times New Roman"/>
          <w:szCs w:val="18"/>
        </w:rPr>
        <w:t>Laplacian</w:t>
      </w:r>
      <w:proofErr w:type="spellEnd"/>
      <w:r>
        <w:rPr>
          <w:rFonts w:ascii="Times New Roman" w:hAnsi="Times New Roman" w:cs="Times New Roman"/>
          <w:szCs w:val="18"/>
        </w:rPr>
        <w:t xml:space="preserve">”, calculate all </w:t>
      </w:r>
      <w:proofErr w:type="spellStart"/>
      <w:r>
        <w:rPr>
          <w:rFonts w:ascii="Times New Roman" w:hAnsi="Times New Roman" w:cs="Times New Roman"/>
          <w:szCs w:val="18"/>
        </w:rPr>
        <w:t>Laplacian</w:t>
      </w:r>
      <w:proofErr w:type="spellEnd"/>
      <w:r>
        <w:rPr>
          <w:rFonts w:ascii="Times New Roman" w:hAnsi="Times New Roman" w:cs="Times New Roman"/>
          <w:szCs w:val="18"/>
        </w:rPr>
        <w:t xml:space="preserve"> and combine them</w:t>
      </w:r>
    </w:p>
    <w:p w:rsidR="0055111D" w:rsidRP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7) You can choose “</w:t>
      </w:r>
      <w:proofErr w:type="spellStart"/>
      <w:r>
        <w:rPr>
          <w:rFonts w:ascii="Times New Roman" w:hAnsi="Times New Roman" w:cs="Times New Roman"/>
          <w:szCs w:val="18"/>
        </w:rPr>
        <w:t>iHARPERELLA</w:t>
      </w:r>
      <w:proofErr w:type="spellEnd"/>
      <w:r>
        <w:rPr>
          <w:rFonts w:ascii="Times New Roman" w:hAnsi="Times New Roman" w:cs="Times New Roman"/>
          <w:szCs w:val="18"/>
        </w:rPr>
        <w:t xml:space="preserve">” or “Unwrapping” + “V-SHARP”. Once background phase is removed, you will be automatically taken to the next step for QSM. </w:t>
      </w:r>
    </w:p>
    <w:p w:rsidR="000F1188" w:rsidRDefault="000F1188" w:rsidP="000F1188">
      <w:pPr>
        <w:pStyle w:val="ListParagraph"/>
        <w:ind w:left="0"/>
        <w:rPr>
          <w:rFonts w:ascii="Times New Roman" w:hAnsi="Times New Roman" w:cs="Times New Roman"/>
          <w:szCs w:val="18"/>
        </w:rPr>
      </w:pPr>
      <w:r w:rsidRPr="000F1188">
        <w:rPr>
          <w:rFonts w:ascii="Times New Roman" w:hAnsi="Times New Roman" w:cs="Times New Roman"/>
          <w:szCs w:val="18"/>
        </w:rPr>
        <w:lastRenderedPageBreak/>
        <w:br w:type="textWrapping" w:clear="all"/>
      </w:r>
      <w:r w:rsidR="005C6327">
        <w:rPr>
          <w:noProof/>
        </w:rPr>
        <w:drawing>
          <wp:inline distT="0" distB="0" distL="0" distR="0" wp14:anchorId="452D6C9E" wp14:editId="516D3590">
            <wp:extent cx="6529090" cy="4080681"/>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6529090" cy="4080681"/>
                    </a:xfrm>
                    <a:prstGeom prst="rect">
                      <a:avLst/>
                    </a:prstGeom>
                  </pic:spPr>
                </pic:pic>
              </a:graphicData>
            </a:graphic>
          </wp:inline>
        </w:drawing>
      </w:r>
    </w:p>
    <w:p w:rsidR="0055111D" w:rsidRDefault="0055111D" w:rsidP="000F1188">
      <w:pPr>
        <w:pStyle w:val="ListParagraph"/>
        <w:ind w:left="0"/>
        <w:rPr>
          <w:rFonts w:ascii="Times New Roman" w:hAnsi="Times New Roman" w:cs="Times New Roman"/>
          <w:szCs w:val="18"/>
        </w:rPr>
      </w:pPr>
    </w:p>
    <w:p w:rsidR="0055111D" w:rsidRDefault="0055111D" w:rsidP="000F1188">
      <w:pPr>
        <w:pStyle w:val="ListParagraph"/>
        <w:ind w:left="0"/>
        <w:rPr>
          <w:rFonts w:ascii="Times New Roman" w:hAnsi="Times New Roman" w:cs="Times New Roman"/>
          <w:szCs w:val="18"/>
        </w:rPr>
      </w:pPr>
    </w:p>
    <w:p w:rsidR="005C6327" w:rsidRDefault="005C6327" w:rsidP="005C6327">
      <w:pPr>
        <w:rPr>
          <w:rFonts w:ascii="Times New Roman" w:hAnsi="Times New Roman" w:cs="Times New Roman"/>
          <w:szCs w:val="18"/>
        </w:rPr>
      </w:pPr>
      <w:r>
        <w:rPr>
          <w:noProof/>
        </w:rPr>
        <w:drawing>
          <wp:anchor distT="0" distB="0" distL="114300" distR="114300" simplePos="0" relativeHeight="251659264" behindDoc="0" locked="0" layoutInCell="1" allowOverlap="1" wp14:anchorId="46CEC0BC" wp14:editId="04C4BB6D">
            <wp:simplePos x="0" y="0"/>
            <wp:positionH relativeFrom="column">
              <wp:posOffset>-1905</wp:posOffset>
            </wp:positionH>
            <wp:positionV relativeFrom="paragraph">
              <wp:posOffset>2540</wp:posOffset>
            </wp:positionV>
            <wp:extent cx="2930525" cy="3636645"/>
            <wp:effectExtent l="0" t="0" r="3175"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2">
                      <a:extLst>
                        <a:ext uri="{28A0092B-C50C-407E-A947-70E740481C1C}">
                          <a14:useLocalDpi xmlns:a14="http://schemas.microsoft.com/office/drawing/2010/main" val="0"/>
                        </a:ext>
                      </a:extLst>
                    </a:blip>
                    <a:srcRect l="79640" t="10075" b="49499"/>
                    <a:stretch/>
                  </pic:blipFill>
                  <pic:spPr bwMode="auto">
                    <a:xfrm>
                      <a:off x="0" y="0"/>
                      <a:ext cx="2930525" cy="36366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5C6327">
        <w:rPr>
          <w:rFonts w:ascii="Times New Roman" w:hAnsi="Times New Roman" w:cs="Times New Roman"/>
          <w:szCs w:val="18"/>
        </w:rPr>
        <w:t xml:space="preserve"> </w:t>
      </w:r>
      <w:r w:rsidR="0055111D" w:rsidRPr="005C6327">
        <w:rPr>
          <w:rFonts w:ascii="Times New Roman" w:hAnsi="Times New Roman" w:cs="Times New Roman"/>
          <w:szCs w:val="18"/>
        </w:rPr>
        <w:t>(</w:t>
      </w:r>
      <w:r>
        <w:rPr>
          <w:rFonts w:ascii="Times New Roman" w:hAnsi="Times New Roman" w:cs="Times New Roman"/>
          <w:szCs w:val="18"/>
        </w:rPr>
        <w:t>8</w:t>
      </w:r>
      <w:r w:rsidR="0055111D" w:rsidRPr="005C6327">
        <w:rPr>
          <w:rFonts w:ascii="Times New Roman" w:hAnsi="Times New Roman" w:cs="Times New Roman"/>
          <w:szCs w:val="18"/>
        </w:rPr>
        <w:t xml:space="preserve">) </w:t>
      </w:r>
      <w:r>
        <w:rPr>
          <w:rFonts w:ascii="Times New Roman" w:hAnsi="Times New Roman" w:cs="Times New Roman"/>
          <w:szCs w:val="18"/>
        </w:rPr>
        <w:t xml:space="preserve">Please make sure B0_vector is correct. </w:t>
      </w:r>
      <w:r>
        <w:rPr>
          <w:rFonts w:ascii="Times New Roman" w:hAnsi="Times New Roman" w:cs="Times New Roman"/>
          <w:szCs w:val="18"/>
        </w:rPr>
        <w:br/>
        <w:t>For axial scan, B0_vector</w:t>
      </w:r>
      <w:proofErr w:type="gramStart"/>
      <w:r>
        <w:rPr>
          <w:rFonts w:ascii="Times New Roman" w:hAnsi="Times New Roman" w:cs="Times New Roman"/>
          <w:szCs w:val="18"/>
        </w:rPr>
        <w:t>=[</w:t>
      </w:r>
      <w:proofErr w:type="gramEnd"/>
      <w:r>
        <w:rPr>
          <w:rFonts w:ascii="Times New Roman" w:hAnsi="Times New Roman" w:cs="Times New Roman"/>
          <w:szCs w:val="18"/>
        </w:rPr>
        <w:t>0 0 1].</w:t>
      </w:r>
    </w:p>
    <w:p w:rsidR="005C6327" w:rsidRDefault="005C6327" w:rsidP="005C6327">
      <w:pPr>
        <w:rPr>
          <w:rFonts w:ascii="Times New Roman" w:hAnsi="Times New Roman" w:cs="Times New Roman"/>
          <w:szCs w:val="18"/>
        </w:rPr>
      </w:pPr>
      <w:r>
        <w:rPr>
          <w:rFonts w:ascii="Times New Roman" w:hAnsi="Times New Roman" w:cs="Times New Roman"/>
          <w:szCs w:val="18"/>
        </w:rPr>
        <w:t xml:space="preserve">For oblique scan, </w:t>
      </w:r>
      <w:r>
        <w:rPr>
          <w:rFonts w:ascii="Times New Roman" w:hAnsi="Times New Roman" w:cs="Times New Roman"/>
          <w:szCs w:val="18"/>
        </w:rPr>
        <w:t>B0_vector</w:t>
      </w:r>
      <w:r>
        <w:rPr>
          <w:rFonts w:ascii="Times New Roman" w:hAnsi="Times New Roman" w:cs="Times New Roman"/>
          <w:szCs w:val="18"/>
        </w:rPr>
        <w:t xml:space="preserve"> should be calculated from a </w:t>
      </w:r>
      <w:proofErr w:type="spellStart"/>
      <w:r>
        <w:rPr>
          <w:rFonts w:ascii="Times New Roman" w:hAnsi="Times New Roman" w:cs="Times New Roman"/>
          <w:szCs w:val="18"/>
        </w:rPr>
        <w:t>dicom</w:t>
      </w:r>
      <w:proofErr w:type="spellEnd"/>
      <w:r>
        <w:rPr>
          <w:rFonts w:ascii="Times New Roman" w:hAnsi="Times New Roman" w:cs="Times New Roman"/>
          <w:szCs w:val="18"/>
        </w:rPr>
        <w:t xml:space="preserve"> file associated with the multi-echo GRE scan. To request assistant, please contact </w:t>
      </w:r>
      <w:hyperlink r:id="rId13" w:history="1">
        <w:r w:rsidRPr="00A106B6">
          <w:rPr>
            <w:rStyle w:val="Hyperlink"/>
            <w:rFonts w:ascii="Times New Roman" w:hAnsi="Times New Roman" w:cs="Times New Roman"/>
            <w:szCs w:val="18"/>
          </w:rPr>
          <w:t>STI.Suite.MRI@gmail.com</w:t>
        </w:r>
      </w:hyperlink>
      <w:r>
        <w:rPr>
          <w:rFonts w:ascii="Times New Roman" w:hAnsi="Times New Roman" w:cs="Times New Roman"/>
          <w:szCs w:val="18"/>
        </w:rPr>
        <w:t>.</w:t>
      </w:r>
    </w:p>
    <w:p w:rsidR="005C6327" w:rsidRDefault="005C6327" w:rsidP="005C6327">
      <w:pPr>
        <w:rPr>
          <w:rFonts w:ascii="Times New Roman" w:hAnsi="Times New Roman" w:cs="Times New Roman"/>
          <w:szCs w:val="18"/>
        </w:rPr>
      </w:pPr>
      <w:r>
        <w:rPr>
          <w:rFonts w:ascii="Times New Roman" w:hAnsi="Times New Roman" w:cs="Times New Roman"/>
          <w:szCs w:val="18"/>
        </w:rPr>
        <w:t>(9) All default parameters are pretty much good for all reconstructions, so all you need to do is to click “</w:t>
      </w:r>
      <w:proofErr w:type="spellStart"/>
      <w:r>
        <w:rPr>
          <w:rFonts w:ascii="Times New Roman" w:hAnsi="Times New Roman" w:cs="Times New Roman"/>
          <w:szCs w:val="18"/>
        </w:rPr>
        <w:t>iLSQR</w:t>
      </w:r>
      <w:proofErr w:type="spellEnd"/>
      <w:r>
        <w:rPr>
          <w:rFonts w:ascii="Times New Roman" w:hAnsi="Times New Roman" w:cs="Times New Roman"/>
          <w:szCs w:val="18"/>
        </w:rPr>
        <w:t>”.</w:t>
      </w:r>
    </w:p>
    <w:p w:rsidR="0055111D" w:rsidRPr="0055111D" w:rsidRDefault="0055111D" w:rsidP="0055111D">
      <w:pPr>
        <w:pStyle w:val="ListParagraph"/>
        <w:ind w:left="1080"/>
        <w:rPr>
          <w:rFonts w:ascii="Times New Roman" w:hAnsi="Times New Roman" w:cs="Times New Roman"/>
          <w:szCs w:val="18"/>
        </w:rPr>
      </w:pPr>
      <w:r>
        <w:rPr>
          <w:rFonts w:ascii="Times New Roman" w:hAnsi="Times New Roman" w:cs="Times New Roman"/>
          <w:szCs w:val="18"/>
        </w:rPr>
        <w:t xml:space="preserve"> </w:t>
      </w:r>
    </w:p>
    <w:p w:rsidR="0055111D" w:rsidRDefault="0055111D"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r>
        <w:rPr>
          <w:noProof/>
        </w:rPr>
        <w:lastRenderedPageBreak/>
        <w:drawing>
          <wp:inline distT="0" distB="0" distL="0" distR="0" wp14:anchorId="3EB8F68B" wp14:editId="4D740BBE">
            <wp:extent cx="6485416" cy="4053385"/>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6488036" cy="4055022"/>
                    </a:xfrm>
                    <a:prstGeom prst="rect">
                      <a:avLst/>
                    </a:prstGeom>
                  </pic:spPr>
                </pic:pic>
              </a:graphicData>
            </a:graphic>
          </wp:inline>
        </w:drawing>
      </w: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r>
        <w:rPr>
          <w:rFonts w:ascii="Times New Roman" w:hAnsi="Times New Roman" w:cs="Times New Roman"/>
          <w:szCs w:val="18"/>
        </w:rPr>
        <w:t>All you results are in the listed in the Visualize menu, you can display them as you want.</w:t>
      </w:r>
    </w:p>
    <w:p w:rsidR="005C6327" w:rsidRDefault="005C6327" w:rsidP="000F1188">
      <w:pPr>
        <w:pStyle w:val="ListParagraph"/>
        <w:ind w:left="0"/>
        <w:rPr>
          <w:rFonts w:ascii="Times New Roman" w:hAnsi="Times New Roman" w:cs="Times New Roman"/>
          <w:szCs w:val="18"/>
        </w:rPr>
      </w:pPr>
    </w:p>
    <w:p w:rsidR="005C6327" w:rsidRDefault="005C6327" w:rsidP="000F1188">
      <w:pPr>
        <w:pStyle w:val="ListParagraph"/>
        <w:ind w:left="0"/>
        <w:rPr>
          <w:rFonts w:ascii="Times New Roman" w:hAnsi="Times New Roman" w:cs="Times New Roman"/>
          <w:szCs w:val="18"/>
        </w:rPr>
      </w:pPr>
      <w:r>
        <w:rPr>
          <w:rFonts w:ascii="Times New Roman" w:hAnsi="Times New Roman" w:cs="Times New Roman"/>
          <w:szCs w:val="18"/>
        </w:rPr>
        <w:t>If you want to same them, simply click the “</w:t>
      </w:r>
      <w:proofErr w:type="spellStart"/>
      <w:r>
        <w:rPr>
          <w:rFonts w:ascii="Times New Roman" w:hAnsi="Times New Roman" w:cs="Times New Roman"/>
          <w:szCs w:val="18"/>
        </w:rPr>
        <w:t>nii</w:t>
      </w:r>
      <w:proofErr w:type="spellEnd"/>
      <w:r>
        <w:rPr>
          <w:rFonts w:ascii="Times New Roman" w:hAnsi="Times New Roman" w:cs="Times New Roman"/>
          <w:szCs w:val="18"/>
        </w:rPr>
        <w:t>” or “mat” button. Left correspond left image, right correspond to right image.</w:t>
      </w:r>
    </w:p>
    <w:p w:rsidR="00184B23" w:rsidRDefault="00184B23" w:rsidP="000F1188">
      <w:pPr>
        <w:pStyle w:val="ListParagraph"/>
        <w:ind w:left="0"/>
        <w:rPr>
          <w:rFonts w:ascii="Times New Roman" w:hAnsi="Times New Roman" w:cs="Times New Roman"/>
          <w:szCs w:val="18"/>
        </w:rPr>
      </w:pPr>
    </w:p>
    <w:p w:rsidR="00184B23" w:rsidRDefault="00184B23">
      <w:pPr>
        <w:rPr>
          <w:rFonts w:ascii="Times New Roman" w:hAnsi="Times New Roman" w:cs="Times New Roman"/>
          <w:szCs w:val="18"/>
        </w:rPr>
      </w:pPr>
      <w:r>
        <w:rPr>
          <w:rFonts w:ascii="Times New Roman" w:hAnsi="Times New Roman" w:cs="Times New Roman"/>
          <w:szCs w:val="18"/>
        </w:rPr>
        <w:br w:type="page"/>
      </w:r>
    </w:p>
    <w:p w:rsidR="00184B23" w:rsidRPr="0094379A" w:rsidRDefault="00C9568E" w:rsidP="00184B23">
      <w:pPr>
        <w:spacing w:after="0" w:line="240" w:lineRule="auto"/>
        <w:jc w:val="both"/>
        <w:rPr>
          <w:rFonts w:ascii="Times New Roman" w:hAnsi="Times New Roman" w:cs="Times New Roman"/>
          <w:b/>
        </w:rPr>
      </w:pPr>
      <w:r>
        <w:rPr>
          <w:rFonts w:ascii="Times New Roman" w:hAnsi="Times New Roman" w:cs="Times New Roman"/>
          <w:b/>
          <w:sz w:val="28"/>
          <w:szCs w:val="18"/>
          <w:shd w:val="pct15" w:color="auto" w:fill="FFFFFF"/>
        </w:rPr>
        <w:lastRenderedPageBreak/>
        <w:t>5</w:t>
      </w:r>
      <w:r w:rsidR="00184B23">
        <w:rPr>
          <w:rFonts w:ascii="Times New Roman" w:hAnsi="Times New Roman" w:cs="Times New Roman"/>
          <w:b/>
          <w:sz w:val="28"/>
          <w:szCs w:val="18"/>
          <w:shd w:val="pct15" w:color="auto" w:fill="FFFFFF"/>
        </w:rPr>
        <w:t xml:space="preserve">. </w:t>
      </w:r>
      <w:r w:rsidR="00184B23" w:rsidRPr="0094379A">
        <w:rPr>
          <w:rFonts w:ascii="Times New Roman" w:hAnsi="Times New Roman" w:cs="Times New Roman"/>
          <w:b/>
          <w:sz w:val="28"/>
          <w:szCs w:val="18"/>
          <w:shd w:val="pct15" w:color="auto" w:fill="FFFFFF"/>
        </w:rPr>
        <w:t>Acknowledgments</w:t>
      </w:r>
    </w:p>
    <w:p w:rsidR="00184B23" w:rsidRDefault="00184B23" w:rsidP="00184B23">
      <w:pPr>
        <w:autoSpaceDE w:val="0"/>
        <w:autoSpaceDN w:val="0"/>
        <w:adjustRightInd w:val="0"/>
        <w:spacing w:after="0" w:line="240" w:lineRule="auto"/>
        <w:ind w:left="720"/>
        <w:jc w:val="both"/>
        <w:rPr>
          <w:rFonts w:ascii="Times New Roman" w:hAnsi="Times New Roman" w:cs="Times New Roman"/>
          <w:szCs w:val="18"/>
        </w:rPr>
      </w:pPr>
    </w:p>
    <w:p w:rsidR="00184B23" w:rsidRPr="00184B23" w:rsidRDefault="00184B23" w:rsidP="00184B23">
      <w:pPr>
        <w:autoSpaceDE w:val="0"/>
        <w:autoSpaceDN w:val="0"/>
        <w:adjustRightInd w:val="0"/>
        <w:spacing w:after="0" w:line="240" w:lineRule="auto"/>
        <w:ind w:left="720"/>
        <w:jc w:val="both"/>
        <w:rPr>
          <w:rFonts w:ascii="Times New Roman" w:hAnsi="Times New Roman" w:cs="Times New Roman"/>
          <w:sz w:val="24"/>
          <w:szCs w:val="18"/>
        </w:rPr>
      </w:pPr>
    </w:p>
    <w:p w:rsidR="00184B23" w:rsidRPr="00184B23" w:rsidRDefault="00184B23" w:rsidP="00184B23">
      <w:pPr>
        <w:pStyle w:val="ListParagraph"/>
        <w:numPr>
          <w:ilvl w:val="0"/>
          <w:numId w:val="13"/>
        </w:numPr>
        <w:autoSpaceDE w:val="0"/>
        <w:autoSpaceDN w:val="0"/>
        <w:adjustRightInd w:val="0"/>
        <w:spacing w:after="0" w:line="240" w:lineRule="auto"/>
        <w:jc w:val="both"/>
        <w:rPr>
          <w:rFonts w:ascii="Times New Roman" w:hAnsi="Times New Roman" w:cs="Times New Roman"/>
          <w:b/>
          <w:color w:val="0000FF"/>
          <w:sz w:val="24"/>
          <w:szCs w:val="18"/>
        </w:rPr>
      </w:pPr>
      <w:r w:rsidRPr="00184B23">
        <w:rPr>
          <w:rFonts w:ascii="Times New Roman" w:hAnsi="Times New Roman" w:cs="Times New Roman"/>
          <w:b/>
          <w:color w:val="0000FF"/>
          <w:sz w:val="24"/>
          <w:szCs w:val="18"/>
        </w:rPr>
        <w:t>Important: This is beta version of the STI Suite 2.0. W</w:t>
      </w:r>
      <w:r>
        <w:rPr>
          <w:rFonts w:ascii="Times New Roman" w:hAnsi="Times New Roman" w:cs="Times New Roman"/>
          <w:b/>
          <w:color w:val="0000FF"/>
          <w:sz w:val="24"/>
          <w:szCs w:val="18"/>
        </w:rPr>
        <w:t xml:space="preserve">ei Li and </w:t>
      </w:r>
      <w:proofErr w:type="spellStart"/>
      <w:r>
        <w:rPr>
          <w:rFonts w:ascii="Times New Roman" w:hAnsi="Times New Roman" w:cs="Times New Roman"/>
          <w:b/>
          <w:color w:val="0000FF"/>
          <w:sz w:val="24"/>
          <w:szCs w:val="18"/>
        </w:rPr>
        <w:t>Chunlei</w:t>
      </w:r>
      <w:proofErr w:type="spellEnd"/>
      <w:r>
        <w:rPr>
          <w:rFonts w:ascii="Times New Roman" w:hAnsi="Times New Roman" w:cs="Times New Roman"/>
          <w:b/>
          <w:color w:val="0000FF"/>
          <w:sz w:val="24"/>
          <w:szCs w:val="18"/>
        </w:rPr>
        <w:t xml:space="preserve"> Liu reserve</w:t>
      </w:r>
      <w:r w:rsidRPr="00184B23">
        <w:rPr>
          <w:rFonts w:ascii="Times New Roman" w:hAnsi="Times New Roman" w:cs="Times New Roman"/>
          <w:b/>
          <w:color w:val="0000FF"/>
          <w:sz w:val="24"/>
          <w:szCs w:val="18"/>
        </w:rPr>
        <w:t xml:space="preserve"> all the </w:t>
      </w:r>
      <w:r w:rsidR="000E01F9">
        <w:rPr>
          <w:rFonts w:ascii="Times New Roman" w:hAnsi="Times New Roman" w:cs="Times New Roman"/>
          <w:b/>
          <w:color w:val="0000FF"/>
          <w:sz w:val="24"/>
          <w:szCs w:val="18"/>
        </w:rPr>
        <w:t>rights to the methods and this software</w:t>
      </w:r>
      <w:r w:rsidRPr="00184B23">
        <w:rPr>
          <w:rFonts w:ascii="Times New Roman" w:hAnsi="Times New Roman" w:cs="Times New Roman"/>
          <w:b/>
          <w:color w:val="0000FF"/>
          <w:sz w:val="24"/>
          <w:szCs w:val="18"/>
        </w:rPr>
        <w:t>.</w:t>
      </w:r>
    </w:p>
    <w:p w:rsidR="00184B23" w:rsidRPr="00184B23" w:rsidRDefault="00184B23" w:rsidP="00184B23">
      <w:pPr>
        <w:pStyle w:val="ListParagraph"/>
        <w:autoSpaceDE w:val="0"/>
        <w:autoSpaceDN w:val="0"/>
        <w:adjustRightInd w:val="0"/>
        <w:spacing w:after="0" w:line="240" w:lineRule="auto"/>
        <w:jc w:val="both"/>
        <w:rPr>
          <w:rFonts w:ascii="Times New Roman" w:hAnsi="Times New Roman" w:cs="Times New Roman"/>
          <w:color w:val="0000FF"/>
          <w:szCs w:val="18"/>
          <w:u w:val="single"/>
        </w:rPr>
      </w:pPr>
    </w:p>
    <w:p w:rsidR="00184B23" w:rsidRPr="0094379A" w:rsidRDefault="00184B23" w:rsidP="00184B23">
      <w:pPr>
        <w:pStyle w:val="ListParagraph"/>
        <w:numPr>
          <w:ilvl w:val="0"/>
          <w:numId w:val="13"/>
        </w:numPr>
        <w:autoSpaceDE w:val="0"/>
        <w:autoSpaceDN w:val="0"/>
        <w:adjustRightInd w:val="0"/>
        <w:spacing w:after="0" w:line="240" w:lineRule="auto"/>
        <w:jc w:val="both"/>
        <w:rPr>
          <w:rFonts w:ascii="Times New Roman" w:hAnsi="Times New Roman" w:cs="Times New Roman"/>
          <w:color w:val="0000FF"/>
          <w:szCs w:val="18"/>
          <w:u w:val="single"/>
        </w:rPr>
      </w:pPr>
      <w:r w:rsidRPr="0094379A">
        <w:rPr>
          <w:rFonts w:ascii="Times New Roman" w:hAnsi="Times New Roman" w:cs="Times New Roman"/>
          <w:szCs w:val="18"/>
        </w:rPr>
        <w:t xml:space="preserve">The </w:t>
      </w:r>
      <w:r>
        <w:rPr>
          <w:rFonts w:ascii="Times New Roman" w:hAnsi="Times New Roman" w:cs="Times New Roman"/>
          <w:szCs w:val="18"/>
        </w:rPr>
        <w:t>scripts</w:t>
      </w:r>
      <w:r w:rsidRPr="0094379A">
        <w:rPr>
          <w:rFonts w:ascii="Times New Roman" w:hAnsi="Times New Roman" w:cs="Times New Roman"/>
          <w:szCs w:val="18"/>
        </w:rPr>
        <w:t xml:space="preserve"> for </w:t>
      </w:r>
      <w:r>
        <w:rPr>
          <w:rFonts w:ascii="Times New Roman" w:hAnsi="Times New Roman" w:cs="Times New Roman"/>
          <w:szCs w:val="18"/>
        </w:rPr>
        <w:t>*.</w:t>
      </w:r>
      <w:proofErr w:type="spellStart"/>
      <w:r w:rsidRPr="0094379A">
        <w:rPr>
          <w:rFonts w:ascii="Times New Roman" w:hAnsi="Times New Roman" w:cs="Times New Roman"/>
          <w:szCs w:val="18"/>
        </w:rPr>
        <w:t>nii</w:t>
      </w:r>
      <w:proofErr w:type="spellEnd"/>
      <w:r w:rsidRPr="0094379A">
        <w:rPr>
          <w:rFonts w:ascii="Times New Roman" w:hAnsi="Times New Roman" w:cs="Times New Roman"/>
          <w:szCs w:val="18"/>
        </w:rPr>
        <w:t xml:space="preserve"> files</w:t>
      </w:r>
      <w:r>
        <w:rPr>
          <w:rFonts w:ascii="Times New Roman" w:hAnsi="Times New Roman" w:cs="Times New Roman"/>
          <w:szCs w:val="18"/>
        </w:rPr>
        <w:t xml:space="preserve"> </w:t>
      </w:r>
      <w:r w:rsidRPr="0094379A">
        <w:rPr>
          <w:rFonts w:ascii="Times New Roman" w:hAnsi="Times New Roman" w:cs="Times New Roman"/>
          <w:szCs w:val="18"/>
        </w:rPr>
        <w:t xml:space="preserve">are based on the work of Jimmy Shen, downloaded from </w:t>
      </w:r>
      <w:proofErr w:type="spellStart"/>
      <w:r w:rsidRPr="0094379A">
        <w:rPr>
          <w:rFonts w:ascii="Times New Roman" w:hAnsi="Times New Roman" w:cs="Times New Roman"/>
          <w:szCs w:val="18"/>
        </w:rPr>
        <w:t>Matlab</w:t>
      </w:r>
      <w:proofErr w:type="spellEnd"/>
      <w:r w:rsidRPr="0094379A">
        <w:rPr>
          <w:rFonts w:ascii="Times New Roman" w:hAnsi="Times New Roman" w:cs="Times New Roman"/>
          <w:szCs w:val="18"/>
        </w:rPr>
        <w:t xml:space="preserve"> Central</w:t>
      </w:r>
      <w:r>
        <w:rPr>
          <w:rFonts w:ascii="Times New Roman" w:hAnsi="Times New Roman" w:cs="Times New Roman"/>
          <w:szCs w:val="18"/>
        </w:rPr>
        <w:t xml:space="preserve">: </w:t>
      </w:r>
      <w:r w:rsidRPr="0094379A">
        <w:rPr>
          <w:rFonts w:ascii="Times New Roman" w:hAnsi="Times New Roman" w:cs="Times New Roman"/>
          <w:color w:val="0000FF"/>
          <w:szCs w:val="18"/>
          <w:u w:val="single"/>
        </w:rPr>
        <w:t>http://www.mathworks.com/matlabcentral/fileexchange/8797-tools-for-nifti-and-analyze-image</w:t>
      </w:r>
    </w:p>
    <w:p w:rsidR="00184B23" w:rsidRDefault="00184B23" w:rsidP="00184B23">
      <w:pPr>
        <w:spacing w:after="0" w:line="240" w:lineRule="auto"/>
        <w:jc w:val="both"/>
        <w:rPr>
          <w:rFonts w:ascii="Times New Roman" w:hAnsi="Times New Roman" w:cs="Times New Roman"/>
          <w:b/>
        </w:rPr>
      </w:pPr>
    </w:p>
    <w:p w:rsidR="00184B23" w:rsidRPr="005D5791" w:rsidRDefault="00184B23" w:rsidP="00184B23">
      <w:pPr>
        <w:pStyle w:val="ListParagraph"/>
        <w:numPr>
          <w:ilvl w:val="0"/>
          <w:numId w:val="13"/>
        </w:numPr>
        <w:rPr>
          <w:rFonts w:ascii="Times New Roman" w:hAnsi="Times New Roman" w:cs="Times New Roman"/>
          <w:b/>
        </w:rPr>
      </w:pPr>
      <w:r>
        <w:rPr>
          <w:rFonts w:ascii="Times New Roman" w:hAnsi="Times New Roman" w:cs="Times New Roman"/>
          <w:szCs w:val="18"/>
        </w:rPr>
        <w:t>We acknowledge Dr. Bing Wu, former postdoc from Liu’s laboratory, for his contribution in developing some of the methods.</w:t>
      </w:r>
    </w:p>
    <w:p w:rsidR="00184B23" w:rsidRPr="005D5791" w:rsidRDefault="00184B23" w:rsidP="00184B23">
      <w:pPr>
        <w:pStyle w:val="ListParagraph"/>
        <w:rPr>
          <w:rFonts w:ascii="Times New Roman" w:hAnsi="Times New Roman" w:cs="Times New Roman"/>
          <w:b/>
        </w:rPr>
      </w:pPr>
    </w:p>
    <w:p w:rsidR="00184B23" w:rsidRPr="005D5791"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hint="eastAsia"/>
          <w:szCs w:val="18"/>
        </w:rPr>
        <w:t xml:space="preserve">We </w:t>
      </w:r>
      <w:r>
        <w:rPr>
          <w:rFonts w:ascii="Times New Roman" w:hAnsi="Times New Roman" w:cs="Times New Roman"/>
          <w:szCs w:val="18"/>
        </w:rPr>
        <w:t xml:space="preserve">acknowledge Dr. </w:t>
      </w:r>
      <w:proofErr w:type="spellStart"/>
      <w:r w:rsidRPr="005D5791">
        <w:rPr>
          <w:rFonts w:ascii="Times New Roman" w:hAnsi="Times New Roman" w:cs="Times New Roman" w:hint="eastAsia"/>
          <w:szCs w:val="18"/>
        </w:rPr>
        <w:t>Alexandru</w:t>
      </w:r>
      <w:proofErr w:type="spellEnd"/>
      <w:r w:rsidRPr="005D5791">
        <w:rPr>
          <w:rFonts w:ascii="Times New Roman" w:hAnsi="Times New Roman" w:cs="Times New Roman" w:hint="eastAsia"/>
          <w:szCs w:val="18"/>
        </w:rPr>
        <w:t xml:space="preserve"> </w:t>
      </w:r>
      <w:proofErr w:type="spellStart"/>
      <w:r w:rsidRPr="005D5791">
        <w:rPr>
          <w:rFonts w:ascii="Times New Roman" w:hAnsi="Times New Roman" w:cs="Times New Roman" w:hint="eastAsia"/>
          <w:szCs w:val="18"/>
        </w:rPr>
        <w:t>Avram</w:t>
      </w:r>
      <w:proofErr w:type="spellEnd"/>
      <w:r>
        <w:rPr>
          <w:rFonts w:ascii="Times New Roman" w:hAnsi="Times New Roman" w:cs="Times New Roman"/>
          <w:szCs w:val="18"/>
        </w:rPr>
        <w:t>, former PhD student from Brain Imaging and Analysis Center,</w:t>
      </w:r>
      <w:r w:rsidRPr="005D5791">
        <w:rPr>
          <w:rFonts w:ascii="Times New Roman" w:hAnsi="Times New Roman" w:cs="Times New Roman" w:hint="eastAsia"/>
          <w:szCs w:val="18"/>
        </w:rPr>
        <w:t xml:space="preserve"> for </w:t>
      </w:r>
      <w:r>
        <w:rPr>
          <w:rFonts w:ascii="Times New Roman" w:hAnsi="Times New Roman" w:cs="Times New Roman"/>
          <w:szCs w:val="18"/>
        </w:rPr>
        <w:t>his contribution in the HARPERELLA method</w:t>
      </w:r>
      <w:r w:rsidRPr="005D5791">
        <w:rPr>
          <w:rFonts w:ascii="Times New Roman" w:hAnsi="Times New Roman" w:cs="Times New Roman" w:hint="eastAsia"/>
          <w:szCs w:val="18"/>
        </w:rPr>
        <w:t xml:space="preserve">. </w:t>
      </w:r>
    </w:p>
    <w:p w:rsidR="00184B23" w:rsidRPr="005D5791" w:rsidRDefault="00184B23" w:rsidP="00184B23">
      <w:pPr>
        <w:pStyle w:val="ListParagraph"/>
        <w:rPr>
          <w:rFonts w:ascii="Times New Roman" w:hAnsi="Times New Roman" w:cs="Times New Roman"/>
          <w:b/>
        </w:rPr>
      </w:pPr>
    </w:p>
    <w:p w:rsidR="00184B23"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proofErr w:type="spellStart"/>
      <w:r w:rsidRPr="005D5791">
        <w:rPr>
          <w:rFonts w:ascii="Times New Roman" w:hAnsi="Times New Roman" w:cs="Times New Roman"/>
          <w:szCs w:val="18"/>
        </w:rPr>
        <w:t>Chunlei</w:t>
      </w:r>
      <w:proofErr w:type="spellEnd"/>
      <w:r w:rsidRPr="005D5791">
        <w:rPr>
          <w:rFonts w:ascii="Times New Roman" w:hAnsi="Times New Roman" w:cs="Times New Roman"/>
          <w:szCs w:val="18"/>
        </w:rPr>
        <w:t xml:space="preserve"> Liu is supported by </w:t>
      </w:r>
      <w:r w:rsidRPr="005D5791">
        <w:rPr>
          <w:rFonts w:ascii="Times New Roman" w:hAnsi="Times New Roman" w:cs="Times New Roman" w:hint="eastAsia"/>
          <w:szCs w:val="18"/>
        </w:rPr>
        <w:t>National Institutes of Health (NIH) through grant </w:t>
      </w:r>
      <w:hyperlink r:id="rId15" w:anchor="gts0005" w:history="1">
        <w:r w:rsidRPr="005D5791">
          <w:rPr>
            <w:rFonts w:ascii="Times New Roman" w:hAnsi="Times New Roman" w:cs="Times New Roman" w:hint="eastAsia"/>
            <w:szCs w:val="18"/>
          </w:rPr>
          <w:t>R00EB007182</w:t>
        </w:r>
      </w:hyperlink>
      <w:r>
        <w:rPr>
          <w:rFonts w:ascii="Times New Roman" w:hAnsi="Times New Roman" w:cs="Times New Roman"/>
          <w:szCs w:val="18"/>
        </w:rPr>
        <w:t>,</w:t>
      </w:r>
      <w:r w:rsidRPr="005D5791">
        <w:rPr>
          <w:rFonts w:ascii="Times New Roman" w:hAnsi="Times New Roman" w:cs="Times New Roman"/>
          <w:szCs w:val="18"/>
        </w:rPr>
        <w:t xml:space="preserve"> grant R01 MH096979</w:t>
      </w:r>
      <w:r>
        <w:rPr>
          <w:rFonts w:ascii="Times New Roman" w:hAnsi="Times New Roman" w:cs="Times New Roman"/>
          <w:szCs w:val="18"/>
        </w:rPr>
        <w:t xml:space="preserve">, and by </w:t>
      </w:r>
      <w:r w:rsidRPr="005D5791">
        <w:rPr>
          <w:rFonts w:ascii="Times New Roman" w:hAnsi="Times New Roman" w:cs="Times New Roman"/>
          <w:szCs w:val="18"/>
        </w:rPr>
        <w:t xml:space="preserve">National Multiple Sclerosis Society through grant RG4723 </w:t>
      </w:r>
      <w:r>
        <w:rPr>
          <w:rFonts w:ascii="Times New Roman" w:hAnsi="Times New Roman" w:cs="Times New Roman"/>
          <w:szCs w:val="18"/>
        </w:rPr>
        <w:t xml:space="preserve">for performing the research that generated these </w:t>
      </w:r>
      <w:proofErr w:type="spellStart"/>
      <w:r>
        <w:rPr>
          <w:rFonts w:ascii="Times New Roman" w:hAnsi="Times New Roman" w:cs="Times New Roman"/>
          <w:szCs w:val="18"/>
        </w:rPr>
        <w:t>softwares</w:t>
      </w:r>
      <w:proofErr w:type="spellEnd"/>
      <w:r>
        <w:rPr>
          <w:rFonts w:ascii="Times New Roman" w:hAnsi="Times New Roman" w:cs="Times New Roman"/>
          <w:szCs w:val="18"/>
        </w:rPr>
        <w:t xml:space="preserve">. </w:t>
      </w:r>
    </w:p>
    <w:p w:rsidR="00184B23" w:rsidRDefault="00184B23" w:rsidP="00184B23">
      <w:pPr>
        <w:pStyle w:val="ListParagraph"/>
        <w:rPr>
          <w:rFonts w:ascii="Times New Roman" w:hAnsi="Times New Roman" w:cs="Times New Roman"/>
          <w:szCs w:val="18"/>
        </w:rPr>
      </w:pPr>
    </w:p>
    <w:p w:rsidR="00184B23" w:rsidRPr="003E02B4" w:rsidRDefault="00184B23" w:rsidP="00184B23">
      <w:pPr>
        <w:pStyle w:val="ListParagraph"/>
        <w:numPr>
          <w:ilvl w:val="0"/>
          <w:numId w:val="13"/>
        </w:numPr>
        <w:rPr>
          <w:rFonts w:ascii="Times New Roman" w:hAnsi="Times New Roman" w:cs="Times New Roman"/>
          <w:szCs w:val="18"/>
        </w:rPr>
      </w:pPr>
      <w:r w:rsidRPr="005D5791">
        <w:rPr>
          <w:rFonts w:ascii="Times New Roman" w:hAnsi="Times New Roman" w:cs="Times New Roman"/>
          <w:szCs w:val="18"/>
        </w:rPr>
        <w:t xml:space="preserve">Dr. </w:t>
      </w:r>
      <w:r>
        <w:rPr>
          <w:rFonts w:ascii="Times New Roman" w:hAnsi="Times New Roman" w:cs="Times New Roman"/>
          <w:szCs w:val="18"/>
        </w:rPr>
        <w:t xml:space="preserve">Wei Li, former postdoc from Liu’s Laboratory, developed this software under the supervision of Dr. Liu. He is currently a research assistant professor at University of Texas Health Science Center at San Antonio and will </w:t>
      </w:r>
      <w:r w:rsidRPr="003E02B4">
        <w:rPr>
          <w:rFonts w:ascii="Times New Roman" w:hAnsi="Times New Roman" w:cs="Times New Roman"/>
          <w:szCs w:val="18"/>
        </w:rPr>
        <w:t>continue</w:t>
      </w:r>
      <w:r>
        <w:rPr>
          <w:rFonts w:ascii="Times New Roman" w:hAnsi="Times New Roman" w:cs="Times New Roman"/>
          <w:szCs w:val="18"/>
        </w:rPr>
        <w:t xml:space="preserve"> to provide support to STI Suite</w:t>
      </w:r>
      <w:r w:rsidRPr="003E02B4">
        <w:rPr>
          <w:rFonts w:ascii="Times New Roman" w:hAnsi="Times New Roman" w:cs="Times New Roman"/>
          <w:szCs w:val="18"/>
        </w:rPr>
        <w:t xml:space="preserve">.  </w:t>
      </w:r>
    </w:p>
    <w:p w:rsidR="00184B23" w:rsidRPr="00AA0853" w:rsidRDefault="00184B23" w:rsidP="00184B23">
      <w:pPr>
        <w:pStyle w:val="ListParagraph"/>
        <w:rPr>
          <w:rFonts w:ascii="Times New Roman" w:hAnsi="Times New Roman" w:cs="Times New Roman"/>
          <w:szCs w:val="18"/>
        </w:rPr>
      </w:pPr>
    </w:p>
    <w:p w:rsidR="00184B23" w:rsidRDefault="00184B23" w:rsidP="00184B2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For questions regarding this software, please email: </w:t>
      </w:r>
      <w:hyperlink r:id="rId16" w:history="1">
        <w:r w:rsidRPr="00636816">
          <w:rPr>
            <w:rStyle w:val="Hyperlink"/>
            <w:rFonts w:ascii="Times New Roman" w:hAnsi="Times New Roman" w:cs="Times New Roman"/>
            <w:szCs w:val="18"/>
          </w:rPr>
          <w:t>STI.Suite.MRI@gmail.com</w:t>
        </w:r>
      </w:hyperlink>
      <w:r>
        <w:rPr>
          <w:rFonts w:ascii="Times New Roman" w:hAnsi="Times New Roman" w:cs="Times New Roman"/>
          <w:szCs w:val="18"/>
        </w:rPr>
        <w:t>. We wish to keep a record of the users for improving the software.</w:t>
      </w:r>
    </w:p>
    <w:p w:rsidR="00184B23" w:rsidRPr="00AA0853" w:rsidRDefault="00184B23" w:rsidP="00184B23">
      <w:pPr>
        <w:pStyle w:val="ListParagraph"/>
        <w:rPr>
          <w:rFonts w:ascii="Times New Roman" w:hAnsi="Times New Roman" w:cs="Times New Roman"/>
          <w:szCs w:val="18"/>
        </w:rPr>
      </w:pPr>
    </w:p>
    <w:p w:rsidR="00184B23" w:rsidRDefault="00184B23" w:rsidP="00184B23">
      <w:pPr>
        <w:pStyle w:val="ListParagraph"/>
        <w:numPr>
          <w:ilvl w:val="0"/>
          <w:numId w:val="13"/>
        </w:numPr>
        <w:rPr>
          <w:rFonts w:ascii="Times New Roman" w:hAnsi="Times New Roman" w:cs="Times New Roman"/>
          <w:szCs w:val="18"/>
        </w:rPr>
      </w:pPr>
      <w:r>
        <w:rPr>
          <w:rFonts w:ascii="Times New Roman" w:hAnsi="Times New Roman" w:cs="Times New Roman"/>
          <w:szCs w:val="18"/>
        </w:rPr>
        <w:t xml:space="preserve">We appreciate the users’ comments and suggestions for improving </w:t>
      </w:r>
      <w:r w:rsidRPr="00645787">
        <w:rPr>
          <w:rFonts w:ascii="Times New Roman" w:hAnsi="Times New Roman" w:cs="Times New Roman"/>
          <w:b/>
          <w:szCs w:val="18"/>
        </w:rPr>
        <w:t>STI Suite</w:t>
      </w:r>
      <w:r>
        <w:rPr>
          <w:rFonts w:ascii="Times New Roman" w:hAnsi="Times New Roman" w:cs="Times New Roman"/>
          <w:szCs w:val="18"/>
        </w:rPr>
        <w:t>.</w:t>
      </w:r>
    </w:p>
    <w:p w:rsidR="00153DAC" w:rsidRDefault="00153DAC">
      <w:pPr>
        <w:rPr>
          <w:rFonts w:ascii="Times New Roman" w:hAnsi="Times New Roman" w:cs="Times New Roman"/>
          <w:szCs w:val="18"/>
        </w:rPr>
      </w:pPr>
      <w:r>
        <w:rPr>
          <w:rFonts w:ascii="Times New Roman" w:hAnsi="Times New Roman" w:cs="Times New Roman"/>
          <w:szCs w:val="18"/>
        </w:rPr>
        <w:br w:type="page"/>
      </w:r>
    </w:p>
    <w:p w:rsidR="00153DAC" w:rsidRDefault="00153DAC" w:rsidP="00153DAC">
      <w:pPr>
        <w:spacing w:after="0" w:line="240" w:lineRule="auto"/>
        <w:jc w:val="both"/>
        <w:rPr>
          <w:rFonts w:ascii="Times New Roman" w:hAnsi="Times New Roman" w:cs="Times New Roman"/>
          <w:b/>
          <w:sz w:val="28"/>
          <w:szCs w:val="18"/>
          <w:shd w:val="pct15" w:color="auto" w:fill="FFFFFF"/>
        </w:rPr>
      </w:pPr>
      <w:r>
        <w:rPr>
          <w:rFonts w:ascii="Times New Roman" w:hAnsi="Times New Roman" w:cs="Times New Roman"/>
          <w:b/>
          <w:sz w:val="28"/>
          <w:szCs w:val="18"/>
          <w:shd w:val="pct15" w:color="auto" w:fill="FFFFFF"/>
        </w:rPr>
        <w:lastRenderedPageBreak/>
        <w:t>6</w:t>
      </w:r>
      <w:bookmarkStart w:id="0" w:name="_GoBack"/>
      <w:bookmarkEnd w:id="0"/>
      <w:r w:rsidRPr="002B104E">
        <w:rPr>
          <w:rFonts w:ascii="Times New Roman" w:hAnsi="Times New Roman" w:cs="Times New Roman"/>
          <w:b/>
          <w:sz w:val="28"/>
          <w:szCs w:val="18"/>
          <w:shd w:val="pct15" w:color="auto" w:fill="FFFFFF"/>
        </w:rPr>
        <w:t xml:space="preserve">. </w:t>
      </w:r>
      <w:r>
        <w:rPr>
          <w:rFonts w:ascii="Times New Roman" w:hAnsi="Times New Roman" w:cs="Times New Roman"/>
          <w:b/>
          <w:sz w:val="28"/>
          <w:szCs w:val="18"/>
          <w:shd w:val="pct15" w:color="auto" w:fill="FFFFFF"/>
        </w:rPr>
        <w:t>References</w:t>
      </w:r>
    </w:p>
    <w:p w:rsidR="00153DAC" w:rsidRPr="002B104E" w:rsidRDefault="00153DAC" w:rsidP="00153DAC">
      <w:pPr>
        <w:spacing w:after="0" w:line="240" w:lineRule="auto"/>
        <w:jc w:val="both"/>
        <w:rPr>
          <w:rFonts w:ascii="Times New Roman" w:hAnsi="Times New Roman" w:cs="Times New Roman"/>
          <w:b/>
          <w:sz w:val="28"/>
          <w:szCs w:val="18"/>
          <w:shd w:val="pct15" w:color="auto" w:fill="FFFFFF"/>
        </w:rPr>
      </w:pPr>
    </w:p>
    <w:p w:rsidR="00153DAC" w:rsidRDefault="00153DAC" w:rsidP="00153DAC">
      <w:pPr>
        <w:spacing w:after="0" w:line="240" w:lineRule="auto"/>
        <w:ind w:left="720" w:hanging="720"/>
        <w:jc w:val="both"/>
        <w:rPr>
          <w:rFonts w:ascii="Times New Roman" w:hAnsi="Times New Roman" w:cs="Times New Roman"/>
          <w:noProof/>
        </w:rPr>
      </w:pPr>
      <w:r w:rsidRPr="00084E04">
        <w:rPr>
          <w:rFonts w:ascii="Times New Roman" w:hAnsi="Times New Roman" w:cs="Times New Roman"/>
        </w:rPr>
        <w:fldChar w:fldCharType="begin"/>
      </w:r>
      <w:r w:rsidRPr="00084E04">
        <w:rPr>
          <w:rFonts w:ascii="Times New Roman" w:hAnsi="Times New Roman" w:cs="Times New Roman"/>
        </w:rPr>
        <w:instrText xml:space="preserve"> ADDIN EN.REFLIST </w:instrText>
      </w:r>
      <w:r w:rsidRPr="00084E04">
        <w:rPr>
          <w:rFonts w:ascii="Times New Roman" w:hAnsi="Times New Roman" w:cs="Times New Roman"/>
        </w:rPr>
        <w:fldChar w:fldCharType="separate"/>
      </w:r>
      <w:bookmarkStart w:id="1" w:name="_ENREF_1"/>
      <w:r w:rsidRPr="00701EFB">
        <w:rPr>
          <w:rFonts w:ascii="Times New Roman" w:hAnsi="Times New Roman" w:cs="Times New Roman"/>
          <w:b/>
          <w:noProof/>
        </w:rPr>
        <w:t>1.</w:t>
      </w:r>
      <w:r>
        <w:rPr>
          <w:rFonts w:ascii="Times New Roman" w:hAnsi="Times New Roman" w:cs="Times New Roman"/>
          <w:noProof/>
        </w:rPr>
        <w:tab/>
        <w:t xml:space="preserve">Li W, Avram AV, Wu B, Xiao X, Liu C. Integrated Laplacian-based phase unwrapping and background phase removal for quantitative susceptibility mapping. </w:t>
      </w:r>
      <w:r w:rsidRPr="00701EFB">
        <w:rPr>
          <w:rFonts w:ascii="Times New Roman" w:hAnsi="Times New Roman" w:cs="Times New Roman"/>
          <w:i/>
          <w:noProof/>
        </w:rPr>
        <w:t xml:space="preserve">NMR in Biomedicine. </w:t>
      </w:r>
      <w:r>
        <w:rPr>
          <w:rFonts w:ascii="Times New Roman" w:hAnsi="Times New Roman" w:cs="Times New Roman"/>
          <w:noProof/>
        </w:rPr>
        <w:t>2013:n/a-n/a.</w:t>
      </w:r>
      <w:bookmarkEnd w:id="1"/>
    </w:p>
    <w:p w:rsidR="00153DAC" w:rsidRDefault="00153DAC" w:rsidP="00153DAC">
      <w:pPr>
        <w:spacing w:after="0" w:line="240" w:lineRule="auto"/>
        <w:ind w:left="720" w:hanging="720"/>
        <w:jc w:val="both"/>
        <w:rPr>
          <w:rFonts w:ascii="Times New Roman" w:hAnsi="Times New Roman" w:cs="Times New Roman"/>
          <w:noProof/>
        </w:rPr>
      </w:pPr>
      <w:bookmarkStart w:id="2" w:name="_ENREF_2"/>
      <w:r w:rsidRPr="00701EFB">
        <w:rPr>
          <w:rFonts w:ascii="Times New Roman" w:hAnsi="Times New Roman" w:cs="Times New Roman"/>
          <w:b/>
          <w:noProof/>
        </w:rPr>
        <w:t>2.</w:t>
      </w:r>
      <w:r>
        <w:rPr>
          <w:rFonts w:ascii="Times New Roman" w:hAnsi="Times New Roman" w:cs="Times New Roman"/>
          <w:noProof/>
        </w:rPr>
        <w:tab/>
        <w:t xml:space="preserve">Li W, Wu B, Avram AV, Liu C. Magnetic susceptibility anisotropy of human brain in vivo and its molecular underpinnings. </w:t>
      </w:r>
      <w:r w:rsidRPr="00701EFB">
        <w:rPr>
          <w:rFonts w:ascii="Times New Roman" w:hAnsi="Times New Roman" w:cs="Times New Roman"/>
          <w:i/>
          <w:noProof/>
        </w:rPr>
        <w:t xml:space="preserve">Neuroimage. </w:t>
      </w:r>
      <w:r>
        <w:rPr>
          <w:rFonts w:ascii="Times New Roman" w:hAnsi="Times New Roman" w:cs="Times New Roman"/>
          <w:noProof/>
        </w:rPr>
        <w:t>2012;59(3):2088-2097.</w:t>
      </w:r>
      <w:bookmarkEnd w:id="2"/>
    </w:p>
    <w:p w:rsidR="00153DAC" w:rsidRDefault="00153DAC" w:rsidP="00153DAC">
      <w:pPr>
        <w:spacing w:after="0" w:line="240" w:lineRule="auto"/>
        <w:ind w:left="720" w:hanging="720"/>
        <w:jc w:val="both"/>
        <w:rPr>
          <w:rFonts w:ascii="Times New Roman" w:hAnsi="Times New Roman" w:cs="Times New Roman"/>
          <w:noProof/>
        </w:rPr>
      </w:pPr>
      <w:bookmarkStart w:id="3" w:name="_ENREF_3"/>
      <w:r w:rsidRPr="00701EFB">
        <w:rPr>
          <w:rFonts w:ascii="Times New Roman" w:hAnsi="Times New Roman" w:cs="Times New Roman"/>
          <w:b/>
          <w:noProof/>
        </w:rPr>
        <w:t>3.</w:t>
      </w:r>
      <w:r>
        <w:rPr>
          <w:rFonts w:ascii="Times New Roman" w:hAnsi="Times New Roman" w:cs="Times New Roman"/>
          <w:noProof/>
        </w:rPr>
        <w:tab/>
        <w:t xml:space="preserve">Li W, Wu B, Batrachenko A, et al. Differential developmental trajectories of magnetic susceptibility in human brain gray and white matter over the lifespan. </w:t>
      </w:r>
      <w:r w:rsidRPr="00701EFB">
        <w:rPr>
          <w:rFonts w:ascii="Times New Roman" w:hAnsi="Times New Roman" w:cs="Times New Roman"/>
          <w:i/>
          <w:noProof/>
        </w:rPr>
        <w:t xml:space="preserve">Human Brain Mapping. </w:t>
      </w:r>
      <w:r>
        <w:rPr>
          <w:rFonts w:ascii="Times New Roman" w:hAnsi="Times New Roman" w:cs="Times New Roman"/>
          <w:noProof/>
        </w:rPr>
        <w:t>2013;doi: 10.1002/hbm.22360.</w:t>
      </w:r>
      <w:bookmarkEnd w:id="3"/>
    </w:p>
    <w:p w:rsidR="00153DAC" w:rsidRDefault="00153DAC" w:rsidP="00153DAC">
      <w:pPr>
        <w:spacing w:after="0" w:line="240" w:lineRule="auto"/>
        <w:ind w:left="720" w:hanging="720"/>
        <w:jc w:val="both"/>
        <w:rPr>
          <w:rFonts w:ascii="Times New Roman" w:hAnsi="Times New Roman" w:cs="Times New Roman"/>
          <w:noProof/>
        </w:rPr>
      </w:pPr>
      <w:bookmarkStart w:id="4" w:name="_ENREF_4"/>
      <w:r w:rsidRPr="00701EFB">
        <w:rPr>
          <w:rFonts w:ascii="Times New Roman" w:hAnsi="Times New Roman" w:cs="Times New Roman"/>
          <w:b/>
          <w:noProof/>
        </w:rPr>
        <w:t>4.</w:t>
      </w:r>
      <w:r>
        <w:rPr>
          <w:rFonts w:ascii="Times New Roman" w:hAnsi="Times New Roman" w:cs="Times New Roman"/>
          <w:noProof/>
        </w:rPr>
        <w:tab/>
        <w:t xml:space="preserve">Li W, Wu B, Liu C. Quantitative susceptibility mapping of human brain reflects spatial variation in tissue composition. </w:t>
      </w:r>
      <w:r w:rsidRPr="00701EFB">
        <w:rPr>
          <w:rFonts w:ascii="Times New Roman" w:hAnsi="Times New Roman" w:cs="Times New Roman"/>
          <w:i/>
          <w:noProof/>
        </w:rPr>
        <w:t xml:space="preserve">Neuroimage. </w:t>
      </w:r>
      <w:r>
        <w:rPr>
          <w:rFonts w:ascii="Times New Roman" w:hAnsi="Times New Roman" w:cs="Times New Roman"/>
          <w:noProof/>
        </w:rPr>
        <w:t>2011;55:1645-1656.</w:t>
      </w:r>
      <w:bookmarkEnd w:id="4"/>
    </w:p>
    <w:p w:rsidR="00153DAC" w:rsidRDefault="00153DAC" w:rsidP="00153DAC">
      <w:pPr>
        <w:spacing w:after="0" w:line="240" w:lineRule="auto"/>
        <w:ind w:left="720" w:hanging="720"/>
        <w:jc w:val="both"/>
        <w:rPr>
          <w:rFonts w:ascii="Times New Roman" w:hAnsi="Times New Roman" w:cs="Times New Roman"/>
          <w:noProof/>
        </w:rPr>
      </w:pPr>
      <w:bookmarkStart w:id="5" w:name="_ENREF_5"/>
      <w:r w:rsidRPr="00701EFB">
        <w:rPr>
          <w:rFonts w:ascii="Times New Roman" w:hAnsi="Times New Roman" w:cs="Times New Roman"/>
          <w:b/>
          <w:noProof/>
        </w:rPr>
        <w:t>5.</w:t>
      </w:r>
      <w:r>
        <w:rPr>
          <w:rFonts w:ascii="Times New Roman" w:hAnsi="Times New Roman" w:cs="Times New Roman"/>
          <w:noProof/>
        </w:rPr>
        <w:tab/>
        <w:t xml:space="preserve">Liu C. Susceptibility tensor imaging. </w:t>
      </w:r>
      <w:r w:rsidRPr="00701EFB">
        <w:rPr>
          <w:rFonts w:ascii="Times New Roman" w:hAnsi="Times New Roman" w:cs="Times New Roman"/>
          <w:i/>
          <w:noProof/>
        </w:rPr>
        <w:t xml:space="preserve">Magn. Reson. Med. </w:t>
      </w:r>
      <w:r>
        <w:rPr>
          <w:rFonts w:ascii="Times New Roman" w:hAnsi="Times New Roman" w:cs="Times New Roman"/>
          <w:noProof/>
        </w:rPr>
        <w:t>Jun 2010;63(6):1471-1477.</w:t>
      </w:r>
      <w:bookmarkEnd w:id="5"/>
    </w:p>
    <w:p w:rsidR="00153DAC" w:rsidRDefault="00153DAC" w:rsidP="00153DAC">
      <w:pPr>
        <w:spacing w:after="0" w:line="240" w:lineRule="auto"/>
        <w:ind w:left="720" w:hanging="720"/>
        <w:jc w:val="both"/>
        <w:rPr>
          <w:rFonts w:ascii="Times New Roman" w:hAnsi="Times New Roman" w:cs="Times New Roman"/>
          <w:noProof/>
        </w:rPr>
      </w:pPr>
      <w:bookmarkStart w:id="6" w:name="_ENREF_6"/>
      <w:r w:rsidRPr="00701EFB">
        <w:rPr>
          <w:rFonts w:ascii="Times New Roman" w:hAnsi="Times New Roman" w:cs="Times New Roman"/>
          <w:b/>
          <w:noProof/>
        </w:rPr>
        <w:t>6.</w:t>
      </w:r>
      <w:r>
        <w:rPr>
          <w:rFonts w:ascii="Times New Roman" w:hAnsi="Times New Roman" w:cs="Times New Roman"/>
          <w:noProof/>
        </w:rPr>
        <w:tab/>
        <w:t xml:space="preserve">Liu C, Li W. Imaging neural architecture of the brain based on its multipole magnetic response. </w:t>
      </w:r>
      <w:r w:rsidRPr="00701EFB">
        <w:rPr>
          <w:rFonts w:ascii="Times New Roman" w:hAnsi="Times New Roman" w:cs="Times New Roman"/>
          <w:i/>
          <w:noProof/>
        </w:rPr>
        <w:t>NeuroImage.</w:t>
      </w:r>
      <w:r>
        <w:rPr>
          <w:rFonts w:ascii="Times New Roman" w:hAnsi="Times New Roman" w:cs="Times New Roman"/>
          <w:noProof/>
        </w:rPr>
        <w:t xml:space="preserve"> 2013;67:193-202.</w:t>
      </w:r>
      <w:bookmarkEnd w:id="6"/>
    </w:p>
    <w:p w:rsidR="00153DAC" w:rsidRDefault="00153DAC" w:rsidP="00153DAC">
      <w:pPr>
        <w:spacing w:after="0" w:line="240" w:lineRule="auto"/>
        <w:ind w:left="720" w:hanging="720"/>
        <w:jc w:val="both"/>
        <w:rPr>
          <w:rFonts w:ascii="Times New Roman" w:hAnsi="Times New Roman" w:cs="Times New Roman"/>
          <w:noProof/>
        </w:rPr>
      </w:pPr>
      <w:bookmarkStart w:id="7" w:name="_ENREF_7"/>
      <w:r w:rsidRPr="00701EFB">
        <w:rPr>
          <w:rFonts w:ascii="Times New Roman" w:hAnsi="Times New Roman" w:cs="Times New Roman"/>
          <w:b/>
          <w:noProof/>
        </w:rPr>
        <w:t>7.</w:t>
      </w:r>
      <w:r>
        <w:rPr>
          <w:rFonts w:ascii="Times New Roman" w:hAnsi="Times New Roman" w:cs="Times New Roman"/>
          <w:noProof/>
        </w:rPr>
        <w:tab/>
        <w:t xml:space="preserve">Liu C, Li W, Johnson GA, Wu B. High-field (9.4 T) MRI of brain dysmyelination by quantitative mapping of magnetic susceptibility. </w:t>
      </w:r>
      <w:r w:rsidRPr="00701EFB">
        <w:rPr>
          <w:rFonts w:ascii="Times New Roman" w:hAnsi="Times New Roman" w:cs="Times New Roman"/>
          <w:i/>
          <w:noProof/>
        </w:rPr>
        <w:t xml:space="preserve">Neuroimage. </w:t>
      </w:r>
      <w:r>
        <w:rPr>
          <w:rFonts w:ascii="Times New Roman" w:hAnsi="Times New Roman" w:cs="Times New Roman"/>
          <w:noProof/>
        </w:rPr>
        <w:t>2011;56(3):930-938.</w:t>
      </w:r>
      <w:bookmarkEnd w:id="7"/>
    </w:p>
    <w:p w:rsidR="00153DAC" w:rsidRDefault="00153DAC" w:rsidP="00153DAC">
      <w:pPr>
        <w:spacing w:after="0" w:line="240" w:lineRule="auto"/>
        <w:ind w:left="720" w:hanging="720"/>
        <w:jc w:val="both"/>
        <w:rPr>
          <w:rFonts w:ascii="Times New Roman" w:hAnsi="Times New Roman" w:cs="Times New Roman"/>
          <w:noProof/>
        </w:rPr>
      </w:pPr>
      <w:bookmarkStart w:id="8" w:name="_ENREF_8"/>
      <w:r w:rsidRPr="00701EFB">
        <w:rPr>
          <w:rFonts w:ascii="Times New Roman" w:hAnsi="Times New Roman" w:cs="Times New Roman"/>
          <w:b/>
          <w:noProof/>
        </w:rPr>
        <w:t>8.</w:t>
      </w:r>
      <w:r>
        <w:rPr>
          <w:rFonts w:ascii="Times New Roman" w:hAnsi="Times New Roman" w:cs="Times New Roman"/>
          <w:noProof/>
        </w:rPr>
        <w:tab/>
        <w:t xml:space="preserve">Liu C, Li W, Wu B, Jiang Y, Johnson GA. 3D Fiber tractography with susceptibility tensor imaging. </w:t>
      </w:r>
      <w:r w:rsidRPr="00701EFB">
        <w:rPr>
          <w:rFonts w:ascii="Times New Roman" w:hAnsi="Times New Roman" w:cs="Times New Roman"/>
          <w:i/>
          <w:noProof/>
        </w:rPr>
        <w:t xml:space="preserve">Neuroimage. </w:t>
      </w:r>
      <w:r>
        <w:rPr>
          <w:rFonts w:ascii="Times New Roman" w:hAnsi="Times New Roman" w:cs="Times New Roman"/>
          <w:noProof/>
        </w:rPr>
        <w:t>2012;59(2):1290-1298.</w:t>
      </w:r>
      <w:bookmarkEnd w:id="8"/>
    </w:p>
    <w:p w:rsidR="00153DAC" w:rsidRDefault="00153DAC" w:rsidP="00153DAC">
      <w:pPr>
        <w:spacing w:after="0" w:line="240" w:lineRule="auto"/>
        <w:ind w:left="720" w:hanging="720"/>
        <w:jc w:val="both"/>
        <w:rPr>
          <w:rFonts w:ascii="Times New Roman" w:hAnsi="Times New Roman" w:cs="Times New Roman"/>
          <w:noProof/>
        </w:rPr>
      </w:pPr>
      <w:bookmarkStart w:id="9" w:name="_ENREF_9"/>
      <w:r w:rsidRPr="00701EFB">
        <w:rPr>
          <w:rFonts w:ascii="Times New Roman" w:hAnsi="Times New Roman" w:cs="Times New Roman"/>
          <w:b/>
          <w:noProof/>
        </w:rPr>
        <w:t>9.</w:t>
      </w:r>
      <w:r>
        <w:rPr>
          <w:rFonts w:ascii="Times New Roman" w:hAnsi="Times New Roman" w:cs="Times New Roman"/>
          <w:noProof/>
        </w:rPr>
        <w:tab/>
        <w:t xml:space="preserve">Liu C, Murphy NE, Li W. Probing white-matter microstructure with higher-order diffusion tensors and susceptibility tensor MRI. </w:t>
      </w:r>
      <w:r w:rsidRPr="00701EFB">
        <w:rPr>
          <w:rFonts w:ascii="Times New Roman" w:hAnsi="Times New Roman" w:cs="Times New Roman"/>
          <w:i/>
          <w:noProof/>
        </w:rPr>
        <w:t xml:space="preserve">Frontiers in Integrative Neuroscience. </w:t>
      </w:r>
      <w:r>
        <w:rPr>
          <w:rFonts w:ascii="Times New Roman" w:hAnsi="Times New Roman" w:cs="Times New Roman"/>
          <w:noProof/>
        </w:rPr>
        <w:t>2013;7.</w:t>
      </w:r>
      <w:bookmarkEnd w:id="9"/>
    </w:p>
    <w:p w:rsidR="00153DAC" w:rsidRDefault="00153DAC" w:rsidP="00153DAC">
      <w:pPr>
        <w:spacing w:after="0" w:line="240" w:lineRule="auto"/>
        <w:ind w:left="720" w:hanging="720"/>
        <w:jc w:val="both"/>
        <w:rPr>
          <w:rFonts w:ascii="Times New Roman" w:hAnsi="Times New Roman" w:cs="Times New Roman"/>
          <w:noProof/>
        </w:rPr>
      </w:pPr>
      <w:bookmarkStart w:id="10" w:name="_ENREF_10"/>
      <w:r w:rsidRPr="00701EFB">
        <w:rPr>
          <w:rFonts w:ascii="Times New Roman" w:hAnsi="Times New Roman" w:cs="Times New Roman"/>
          <w:b/>
          <w:noProof/>
        </w:rPr>
        <w:t>10.</w:t>
      </w:r>
      <w:r>
        <w:rPr>
          <w:rFonts w:ascii="Times New Roman" w:hAnsi="Times New Roman" w:cs="Times New Roman"/>
          <w:noProof/>
        </w:rPr>
        <w:tab/>
        <w:t xml:space="preserve">Wu B, Li W, Avram AV, Gho S-M, Liu C. Fast and tissue-optimized mapping of magnetic susceptibility and T2* with multi-echo and multi-shot spirals. </w:t>
      </w:r>
      <w:r w:rsidRPr="00701EFB">
        <w:rPr>
          <w:rFonts w:ascii="Times New Roman" w:hAnsi="Times New Roman" w:cs="Times New Roman"/>
          <w:i/>
          <w:noProof/>
        </w:rPr>
        <w:t xml:space="preserve">Neuroimage. </w:t>
      </w:r>
      <w:r>
        <w:rPr>
          <w:rFonts w:ascii="Times New Roman" w:hAnsi="Times New Roman" w:cs="Times New Roman"/>
          <w:noProof/>
        </w:rPr>
        <w:t>2012;59(1):297-305.</w:t>
      </w:r>
      <w:bookmarkEnd w:id="10"/>
    </w:p>
    <w:p w:rsidR="00153DAC" w:rsidRDefault="00153DAC" w:rsidP="00153DAC">
      <w:pPr>
        <w:spacing w:after="0" w:line="240" w:lineRule="auto"/>
        <w:ind w:left="720" w:hanging="720"/>
        <w:jc w:val="both"/>
        <w:rPr>
          <w:rFonts w:ascii="Times New Roman" w:hAnsi="Times New Roman" w:cs="Times New Roman"/>
          <w:noProof/>
        </w:rPr>
      </w:pPr>
      <w:bookmarkStart w:id="11" w:name="_ENREF_11"/>
      <w:r w:rsidRPr="00701EFB">
        <w:rPr>
          <w:rFonts w:ascii="Times New Roman" w:hAnsi="Times New Roman" w:cs="Times New Roman"/>
          <w:b/>
          <w:noProof/>
        </w:rPr>
        <w:t>11.</w:t>
      </w:r>
      <w:r>
        <w:rPr>
          <w:rFonts w:ascii="Times New Roman" w:hAnsi="Times New Roman" w:cs="Times New Roman"/>
          <w:noProof/>
        </w:rPr>
        <w:tab/>
        <w:t xml:space="preserve">Wu B, Li W, Guidon A, Liu C. Whole brain susceptibility mapping using compressed sensing. </w:t>
      </w:r>
      <w:r w:rsidRPr="00701EFB">
        <w:rPr>
          <w:rFonts w:ascii="Times New Roman" w:hAnsi="Times New Roman" w:cs="Times New Roman"/>
          <w:i/>
          <w:noProof/>
        </w:rPr>
        <w:t xml:space="preserve">Magn Reson Med. </w:t>
      </w:r>
      <w:r>
        <w:rPr>
          <w:rFonts w:ascii="Times New Roman" w:hAnsi="Times New Roman" w:cs="Times New Roman"/>
          <w:noProof/>
        </w:rPr>
        <w:t>2012;67(1):137-147.</w:t>
      </w:r>
      <w:bookmarkEnd w:id="11"/>
    </w:p>
    <w:p w:rsidR="00153DAC" w:rsidRDefault="00153DAC" w:rsidP="00153DAC">
      <w:pPr>
        <w:spacing w:after="0" w:line="240" w:lineRule="auto"/>
        <w:ind w:left="720" w:hanging="720"/>
        <w:jc w:val="both"/>
        <w:rPr>
          <w:rFonts w:ascii="Times New Roman" w:hAnsi="Times New Roman" w:cs="Times New Roman"/>
          <w:noProof/>
        </w:rPr>
      </w:pPr>
      <w:bookmarkStart w:id="12" w:name="_ENREF_12"/>
      <w:r w:rsidRPr="00701EFB">
        <w:rPr>
          <w:rFonts w:ascii="Times New Roman" w:hAnsi="Times New Roman" w:cs="Times New Roman"/>
          <w:b/>
          <w:noProof/>
        </w:rPr>
        <w:t>12.</w:t>
      </w:r>
      <w:r>
        <w:rPr>
          <w:rFonts w:ascii="Times New Roman" w:hAnsi="Times New Roman" w:cs="Times New Roman"/>
          <w:noProof/>
        </w:rPr>
        <w:tab/>
        <w:t xml:space="preserve">Li W, Liu C. Comparison of Magnetic Susceptibility Tensor and Diffusion Tensor of the Brain. </w:t>
      </w:r>
      <w:r w:rsidRPr="00701EFB">
        <w:rPr>
          <w:rFonts w:ascii="Times New Roman" w:hAnsi="Times New Roman" w:cs="Times New Roman"/>
          <w:i/>
          <w:noProof/>
        </w:rPr>
        <w:t xml:space="preserve">Journal of Neuroscience and Neuroengineering. </w:t>
      </w:r>
      <w:r>
        <w:rPr>
          <w:rFonts w:ascii="Times New Roman" w:hAnsi="Times New Roman" w:cs="Times New Roman"/>
          <w:noProof/>
        </w:rPr>
        <w:t>2013;2(5):431-440.</w:t>
      </w:r>
      <w:bookmarkEnd w:id="12"/>
    </w:p>
    <w:p w:rsidR="00153DAC" w:rsidRDefault="00153DAC" w:rsidP="00153DAC">
      <w:pPr>
        <w:spacing w:after="0" w:line="240" w:lineRule="auto"/>
        <w:ind w:left="720" w:hanging="720"/>
        <w:jc w:val="both"/>
        <w:rPr>
          <w:rFonts w:ascii="Times New Roman" w:hAnsi="Times New Roman" w:cs="Times New Roman"/>
          <w:noProof/>
        </w:rPr>
      </w:pPr>
      <w:bookmarkStart w:id="13" w:name="_ENREF_13"/>
      <w:r w:rsidRPr="00701EFB">
        <w:rPr>
          <w:rFonts w:ascii="Times New Roman" w:hAnsi="Times New Roman" w:cs="Times New Roman"/>
          <w:b/>
          <w:noProof/>
        </w:rPr>
        <w:t>13.</w:t>
      </w:r>
      <w:r>
        <w:rPr>
          <w:rFonts w:ascii="Times New Roman" w:hAnsi="Times New Roman" w:cs="Times New Roman"/>
          <w:noProof/>
        </w:rPr>
        <w:tab/>
        <w:t xml:space="preserve">Argyridis I, Li W, Johnson GA, Liu C. Quantitative magnetic susceptibility of the developing mouse brain reveals microstructural changes in the white matter. </w:t>
      </w:r>
      <w:r w:rsidRPr="00701EFB">
        <w:rPr>
          <w:rFonts w:ascii="Times New Roman" w:hAnsi="Times New Roman" w:cs="Times New Roman"/>
          <w:i/>
          <w:noProof/>
        </w:rPr>
        <w:t xml:space="preserve">NeuroImage. </w:t>
      </w:r>
      <w:r>
        <w:rPr>
          <w:rFonts w:ascii="Times New Roman" w:hAnsi="Times New Roman" w:cs="Times New Roman"/>
          <w:noProof/>
        </w:rPr>
        <w:t>(0).</w:t>
      </w:r>
      <w:bookmarkEnd w:id="13"/>
    </w:p>
    <w:p w:rsidR="00153DAC" w:rsidRDefault="00153DAC" w:rsidP="00153DAC">
      <w:pPr>
        <w:spacing w:after="0" w:line="240" w:lineRule="auto"/>
        <w:ind w:left="720" w:hanging="720"/>
        <w:jc w:val="both"/>
        <w:rPr>
          <w:rFonts w:ascii="Times New Roman" w:hAnsi="Times New Roman" w:cs="Times New Roman"/>
          <w:noProof/>
        </w:rPr>
      </w:pPr>
      <w:bookmarkStart w:id="14" w:name="_ENREF_14"/>
      <w:r w:rsidRPr="00701EFB">
        <w:rPr>
          <w:rFonts w:ascii="Times New Roman" w:hAnsi="Times New Roman" w:cs="Times New Roman"/>
          <w:b/>
          <w:noProof/>
        </w:rPr>
        <w:t>14.</w:t>
      </w:r>
      <w:r>
        <w:rPr>
          <w:rFonts w:ascii="Times New Roman" w:hAnsi="Times New Roman" w:cs="Times New Roman"/>
          <w:noProof/>
        </w:rPr>
        <w:tab/>
        <w:t xml:space="preserve">Schofield MA, Zhu Y. Fast phase unwrapping algorithm for interferometric applications. </w:t>
      </w:r>
      <w:r w:rsidRPr="00701EFB">
        <w:rPr>
          <w:rFonts w:ascii="Times New Roman" w:hAnsi="Times New Roman" w:cs="Times New Roman"/>
          <w:i/>
          <w:noProof/>
        </w:rPr>
        <w:t xml:space="preserve">Optics Letters. </w:t>
      </w:r>
      <w:r>
        <w:rPr>
          <w:rFonts w:ascii="Times New Roman" w:hAnsi="Times New Roman" w:cs="Times New Roman"/>
          <w:noProof/>
        </w:rPr>
        <w:t>Jul 15 2003;28(14):1194-1196.</w:t>
      </w:r>
      <w:bookmarkEnd w:id="14"/>
    </w:p>
    <w:p w:rsidR="00153DAC" w:rsidRDefault="00153DAC" w:rsidP="00153DAC">
      <w:pPr>
        <w:spacing w:line="240" w:lineRule="auto"/>
        <w:ind w:left="720" w:hanging="720"/>
        <w:jc w:val="both"/>
        <w:rPr>
          <w:rFonts w:ascii="Times New Roman" w:hAnsi="Times New Roman" w:cs="Times New Roman"/>
          <w:noProof/>
        </w:rPr>
      </w:pPr>
      <w:bookmarkStart w:id="15" w:name="_ENREF_15"/>
      <w:r w:rsidRPr="00701EFB">
        <w:rPr>
          <w:rFonts w:ascii="Times New Roman" w:hAnsi="Times New Roman" w:cs="Times New Roman"/>
          <w:b/>
          <w:noProof/>
        </w:rPr>
        <w:t>15.</w:t>
      </w:r>
      <w:r>
        <w:rPr>
          <w:rFonts w:ascii="Times New Roman" w:hAnsi="Times New Roman" w:cs="Times New Roman"/>
          <w:noProof/>
        </w:rPr>
        <w:tab/>
        <w:t xml:space="preserve">Schweser F, Deistung A, Lehr BW, Reichenbach JR. Quantitative imaging of intrinsic magnetic tissue properties using MRI signal phase: An approach to in vivo brain iron metabolism? </w:t>
      </w:r>
      <w:r w:rsidRPr="00701EFB">
        <w:rPr>
          <w:rFonts w:ascii="Times New Roman" w:hAnsi="Times New Roman" w:cs="Times New Roman"/>
          <w:i/>
          <w:noProof/>
        </w:rPr>
        <w:t xml:space="preserve">Neuroimage. </w:t>
      </w:r>
      <w:r>
        <w:rPr>
          <w:rFonts w:ascii="Times New Roman" w:hAnsi="Times New Roman" w:cs="Times New Roman"/>
          <w:noProof/>
        </w:rPr>
        <w:t>Oct 30 2010.</w:t>
      </w:r>
      <w:bookmarkEnd w:id="15"/>
    </w:p>
    <w:p w:rsidR="00153DAC" w:rsidRDefault="00153DAC" w:rsidP="00153DAC">
      <w:pPr>
        <w:spacing w:line="240" w:lineRule="auto"/>
        <w:jc w:val="both"/>
        <w:rPr>
          <w:rFonts w:ascii="Times New Roman" w:hAnsi="Times New Roman" w:cs="Times New Roman"/>
          <w:b/>
          <w:noProof/>
        </w:rPr>
      </w:pPr>
    </w:p>
    <w:p w:rsidR="00184B23" w:rsidRPr="000F1188" w:rsidRDefault="00153DAC" w:rsidP="00153DAC">
      <w:pPr>
        <w:pStyle w:val="ListParagraph"/>
        <w:ind w:left="0"/>
        <w:rPr>
          <w:rFonts w:ascii="Times New Roman" w:hAnsi="Times New Roman" w:cs="Times New Roman"/>
          <w:szCs w:val="18"/>
        </w:rPr>
      </w:pPr>
      <w:r w:rsidRPr="00084E04">
        <w:rPr>
          <w:rFonts w:ascii="Times New Roman" w:hAnsi="Times New Roman" w:cs="Times New Roman"/>
        </w:rPr>
        <w:fldChar w:fldCharType="end"/>
      </w:r>
    </w:p>
    <w:sectPr w:rsidR="00184B23" w:rsidRPr="000F1188" w:rsidSect="000B51CA">
      <w:footerReference w:type="default" r:id="rId17"/>
      <w:pgSz w:w="12240" w:h="15840"/>
      <w:pgMar w:top="1152" w:right="1152" w:bottom="1152" w:left="1152"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4108" w:rsidRDefault="00054108" w:rsidP="00CD63C1">
      <w:pPr>
        <w:spacing w:after="0" w:line="240" w:lineRule="auto"/>
      </w:pPr>
      <w:r>
        <w:separator/>
      </w:r>
    </w:p>
  </w:endnote>
  <w:endnote w:type="continuationSeparator" w:id="0">
    <w:p w:rsidR="00054108" w:rsidRDefault="00054108" w:rsidP="00CD6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54729604"/>
      <w:docPartObj>
        <w:docPartGallery w:val="Page Numbers (Bottom of Page)"/>
        <w:docPartUnique/>
      </w:docPartObj>
    </w:sdtPr>
    <w:sdtEndPr>
      <w:rPr>
        <w:rFonts w:ascii="Times New Roman" w:hAnsi="Times New Roman" w:cs="Times New Roman"/>
      </w:rPr>
    </w:sdtEndPr>
    <w:sdtContent>
      <w:p w:rsidR="0042550E" w:rsidRPr="00CD63C1" w:rsidRDefault="0042550E">
        <w:pPr>
          <w:pStyle w:val="Footer"/>
          <w:jc w:val="center"/>
          <w:rPr>
            <w:rFonts w:ascii="Times New Roman" w:hAnsi="Times New Roman" w:cs="Times New Roman"/>
          </w:rPr>
        </w:pPr>
        <w:r w:rsidRPr="00CD63C1">
          <w:rPr>
            <w:rFonts w:ascii="Times New Roman" w:hAnsi="Times New Roman" w:cs="Times New Roman"/>
          </w:rPr>
          <w:fldChar w:fldCharType="begin"/>
        </w:r>
        <w:r w:rsidRPr="00CD63C1">
          <w:rPr>
            <w:rFonts w:ascii="Times New Roman" w:hAnsi="Times New Roman" w:cs="Times New Roman"/>
          </w:rPr>
          <w:instrText xml:space="preserve"> PAGE   \* MERGEFORMAT </w:instrText>
        </w:r>
        <w:r w:rsidRPr="00CD63C1">
          <w:rPr>
            <w:rFonts w:ascii="Times New Roman" w:hAnsi="Times New Roman" w:cs="Times New Roman"/>
          </w:rPr>
          <w:fldChar w:fldCharType="separate"/>
        </w:r>
        <w:r w:rsidR="00153DAC">
          <w:rPr>
            <w:rFonts w:ascii="Times New Roman" w:hAnsi="Times New Roman" w:cs="Times New Roman"/>
            <w:noProof/>
          </w:rPr>
          <w:t>9</w:t>
        </w:r>
        <w:r w:rsidRPr="00CD63C1">
          <w:rPr>
            <w:rFonts w:ascii="Times New Roman" w:hAnsi="Times New Roman" w:cs="Times New Roman"/>
          </w:rPr>
          <w:fldChar w:fldCharType="end"/>
        </w:r>
      </w:p>
    </w:sdtContent>
  </w:sdt>
  <w:p w:rsidR="0042550E" w:rsidRDefault="0042550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4108" w:rsidRDefault="00054108" w:rsidP="00CD63C1">
      <w:pPr>
        <w:spacing w:after="0" w:line="240" w:lineRule="auto"/>
      </w:pPr>
      <w:r>
        <w:separator/>
      </w:r>
    </w:p>
  </w:footnote>
  <w:footnote w:type="continuationSeparator" w:id="0">
    <w:p w:rsidR="00054108" w:rsidRDefault="00054108" w:rsidP="00CD63C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2C6EB6"/>
    <w:multiLevelType w:val="hybridMultilevel"/>
    <w:tmpl w:val="6B844426"/>
    <w:lvl w:ilvl="0" w:tplc="D5BE8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6D84A4F"/>
    <w:multiLevelType w:val="hybridMultilevel"/>
    <w:tmpl w:val="E6060E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885BD3"/>
    <w:multiLevelType w:val="hybridMultilevel"/>
    <w:tmpl w:val="36D29B2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9416DDD"/>
    <w:multiLevelType w:val="hybridMultilevel"/>
    <w:tmpl w:val="4936F43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B9C35CA"/>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58F634E"/>
    <w:multiLevelType w:val="hybridMultilevel"/>
    <w:tmpl w:val="874AAC5A"/>
    <w:lvl w:ilvl="0" w:tplc="0590D1D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FDF0795"/>
    <w:multiLevelType w:val="hybridMultilevel"/>
    <w:tmpl w:val="29225682"/>
    <w:lvl w:ilvl="0" w:tplc="4848813A">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412154E0"/>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3822133"/>
    <w:multiLevelType w:val="hybridMultilevel"/>
    <w:tmpl w:val="341EDD0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E3D30AC"/>
    <w:multiLevelType w:val="hybridMultilevel"/>
    <w:tmpl w:val="9FB6A296"/>
    <w:lvl w:ilvl="0" w:tplc="F8301622">
      <w:start w:val="1"/>
      <w:numFmt w:val="decimal"/>
      <w:lvlText w:val="%1)"/>
      <w:lvlJc w:val="left"/>
      <w:pPr>
        <w:ind w:left="720" w:hanging="360"/>
      </w:pPr>
      <w:rPr>
        <w:rFonts w:ascii="Times New Roman" w:eastAsiaTheme="minorEastAsi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1B84801"/>
    <w:multiLevelType w:val="hybridMultilevel"/>
    <w:tmpl w:val="77B25498"/>
    <w:lvl w:ilvl="0" w:tplc="04090011">
      <w:start w:val="1"/>
      <w:numFmt w:val="decimal"/>
      <w:lvlText w:val="%1)"/>
      <w:lvlJc w:val="left"/>
      <w:pPr>
        <w:ind w:left="1080" w:hanging="72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5A25DE7"/>
    <w:multiLevelType w:val="hybridMultilevel"/>
    <w:tmpl w:val="02B426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CA699F"/>
    <w:multiLevelType w:val="hybridMultilevel"/>
    <w:tmpl w:val="99ACF2BE"/>
    <w:lvl w:ilvl="0" w:tplc="3BF489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3EB73CA"/>
    <w:multiLevelType w:val="hybridMultilevel"/>
    <w:tmpl w:val="9F0E77C6"/>
    <w:lvl w:ilvl="0" w:tplc="0409000F">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2C352B"/>
    <w:multiLevelType w:val="hybridMultilevel"/>
    <w:tmpl w:val="E8DCFC5A"/>
    <w:lvl w:ilvl="0" w:tplc="131C5E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AC31C3B"/>
    <w:multiLevelType w:val="hybridMultilevel"/>
    <w:tmpl w:val="6B844426"/>
    <w:lvl w:ilvl="0" w:tplc="D5BE80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6F5C7EE9"/>
    <w:multiLevelType w:val="hybridMultilevel"/>
    <w:tmpl w:val="0FFCB71E"/>
    <w:lvl w:ilvl="0" w:tplc="A7A6FF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71FF071A"/>
    <w:multiLevelType w:val="hybridMultilevel"/>
    <w:tmpl w:val="F41C90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A1A0924"/>
    <w:multiLevelType w:val="hybridMultilevel"/>
    <w:tmpl w:val="25F224FA"/>
    <w:lvl w:ilvl="0" w:tplc="04090001">
      <w:start w:val="1"/>
      <w:numFmt w:val="bullet"/>
      <w:lvlText w:val=""/>
      <w:lvlJc w:val="left"/>
      <w:pPr>
        <w:ind w:left="720" w:hanging="360"/>
      </w:pPr>
      <w:rPr>
        <w:rFonts w:ascii="Symbol" w:hAnsi="Symbol" w:hint="default"/>
        <w:b w:val="0"/>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DC55EC"/>
    <w:multiLevelType w:val="hybridMultilevel"/>
    <w:tmpl w:val="A0E8656C"/>
    <w:lvl w:ilvl="0" w:tplc="BF7444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7F182239"/>
    <w:multiLevelType w:val="hybridMultilevel"/>
    <w:tmpl w:val="4F0E55A0"/>
    <w:lvl w:ilvl="0" w:tplc="F5F69E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7"/>
  </w:num>
  <w:num w:numId="2">
    <w:abstractNumId w:val="9"/>
  </w:num>
  <w:num w:numId="3">
    <w:abstractNumId w:val="10"/>
  </w:num>
  <w:num w:numId="4">
    <w:abstractNumId w:val="6"/>
  </w:num>
  <w:num w:numId="5">
    <w:abstractNumId w:val="2"/>
  </w:num>
  <w:num w:numId="6">
    <w:abstractNumId w:val="1"/>
  </w:num>
  <w:num w:numId="7">
    <w:abstractNumId w:val="3"/>
  </w:num>
  <w:num w:numId="8">
    <w:abstractNumId w:val="8"/>
  </w:num>
  <w:num w:numId="9">
    <w:abstractNumId w:val="7"/>
  </w:num>
  <w:num w:numId="10">
    <w:abstractNumId w:val="20"/>
  </w:num>
  <w:num w:numId="11">
    <w:abstractNumId w:val="13"/>
  </w:num>
  <w:num w:numId="12">
    <w:abstractNumId w:val="12"/>
  </w:num>
  <w:num w:numId="13">
    <w:abstractNumId w:val="18"/>
  </w:num>
  <w:num w:numId="14">
    <w:abstractNumId w:val="19"/>
  </w:num>
  <w:num w:numId="15">
    <w:abstractNumId w:val="16"/>
  </w:num>
  <w:num w:numId="16">
    <w:abstractNumId w:val="11"/>
  </w:num>
  <w:num w:numId="17">
    <w:abstractNumId w:val="4"/>
  </w:num>
  <w:num w:numId="18">
    <w:abstractNumId w:val="5"/>
  </w:num>
  <w:num w:numId="19">
    <w:abstractNumId w:val="15"/>
  </w:num>
  <w:num w:numId="20">
    <w:abstractNumId w:val="0"/>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AMA&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evpttvrvawerveddeq5dwfv0s0s99ztpr25&quot;&gt;NMRBIOMED&lt;record-ids&gt;&lt;item&gt;98&lt;/item&gt;&lt;item&gt;212&lt;/item&gt;&lt;item&gt;274&lt;/item&gt;&lt;item&gt;364&lt;/item&gt;&lt;item&gt;366&lt;/item&gt;&lt;item&gt;368&lt;/item&gt;&lt;item&gt;371&lt;/item&gt;&lt;item&gt;390&lt;/item&gt;&lt;item&gt;517&lt;/item&gt;&lt;item&gt;528&lt;/item&gt;&lt;item&gt;581&lt;/item&gt;&lt;item&gt;584&lt;/item&gt;&lt;item&gt;586&lt;/item&gt;&lt;item&gt;587&lt;/item&gt;&lt;/record-ids&gt;&lt;/item&gt;&lt;/Libraries&gt;"/>
  </w:docVars>
  <w:rsids>
    <w:rsidRoot w:val="000B51CA"/>
    <w:rsid w:val="00000750"/>
    <w:rsid w:val="0000103E"/>
    <w:rsid w:val="00001D31"/>
    <w:rsid w:val="000041A9"/>
    <w:rsid w:val="00005495"/>
    <w:rsid w:val="00006599"/>
    <w:rsid w:val="00006856"/>
    <w:rsid w:val="00006F07"/>
    <w:rsid w:val="00010075"/>
    <w:rsid w:val="00011A67"/>
    <w:rsid w:val="00015291"/>
    <w:rsid w:val="000156F1"/>
    <w:rsid w:val="000160CC"/>
    <w:rsid w:val="0002002E"/>
    <w:rsid w:val="000223D7"/>
    <w:rsid w:val="00022830"/>
    <w:rsid w:val="00024F81"/>
    <w:rsid w:val="00025469"/>
    <w:rsid w:val="000255CF"/>
    <w:rsid w:val="00026E21"/>
    <w:rsid w:val="0002784E"/>
    <w:rsid w:val="00027D21"/>
    <w:rsid w:val="00027FEB"/>
    <w:rsid w:val="00030DE3"/>
    <w:rsid w:val="00031282"/>
    <w:rsid w:val="00031732"/>
    <w:rsid w:val="000329F0"/>
    <w:rsid w:val="00033957"/>
    <w:rsid w:val="00033B6A"/>
    <w:rsid w:val="000347E0"/>
    <w:rsid w:val="0003483B"/>
    <w:rsid w:val="000423C4"/>
    <w:rsid w:val="000428EC"/>
    <w:rsid w:val="00042AB4"/>
    <w:rsid w:val="00042B98"/>
    <w:rsid w:val="0004306D"/>
    <w:rsid w:val="00043305"/>
    <w:rsid w:val="00044916"/>
    <w:rsid w:val="0004491E"/>
    <w:rsid w:val="00044EFB"/>
    <w:rsid w:val="00044F93"/>
    <w:rsid w:val="00046E78"/>
    <w:rsid w:val="00047D0D"/>
    <w:rsid w:val="00053431"/>
    <w:rsid w:val="00053C86"/>
    <w:rsid w:val="00054108"/>
    <w:rsid w:val="00054CCE"/>
    <w:rsid w:val="00055C6C"/>
    <w:rsid w:val="00056507"/>
    <w:rsid w:val="000566FB"/>
    <w:rsid w:val="00056E68"/>
    <w:rsid w:val="000601F9"/>
    <w:rsid w:val="00062078"/>
    <w:rsid w:val="000620BE"/>
    <w:rsid w:val="000627D0"/>
    <w:rsid w:val="00064F2A"/>
    <w:rsid w:val="00065F4C"/>
    <w:rsid w:val="00070ED9"/>
    <w:rsid w:val="00070F5A"/>
    <w:rsid w:val="00071755"/>
    <w:rsid w:val="00072DAA"/>
    <w:rsid w:val="00073740"/>
    <w:rsid w:val="00074AF5"/>
    <w:rsid w:val="0007544B"/>
    <w:rsid w:val="0007738C"/>
    <w:rsid w:val="0007788A"/>
    <w:rsid w:val="00080F85"/>
    <w:rsid w:val="000817BE"/>
    <w:rsid w:val="00081C2D"/>
    <w:rsid w:val="00082930"/>
    <w:rsid w:val="00082E7B"/>
    <w:rsid w:val="00083E90"/>
    <w:rsid w:val="00084E04"/>
    <w:rsid w:val="0008552E"/>
    <w:rsid w:val="00085EA1"/>
    <w:rsid w:val="000879BD"/>
    <w:rsid w:val="00087CCE"/>
    <w:rsid w:val="00090359"/>
    <w:rsid w:val="0009069C"/>
    <w:rsid w:val="00090ED2"/>
    <w:rsid w:val="000914B1"/>
    <w:rsid w:val="00092054"/>
    <w:rsid w:val="00092647"/>
    <w:rsid w:val="000954CA"/>
    <w:rsid w:val="00096956"/>
    <w:rsid w:val="000969EA"/>
    <w:rsid w:val="000A0034"/>
    <w:rsid w:val="000A4086"/>
    <w:rsid w:val="000A4725"/>
    <w:rsid w:val="000A60E4"/>
    <w:rsid w:val="000A68C9"/>
    <w:rsid w:val="000A6D7A"/>
    <w:rsid w:val="000B171A"/>
    <w:rsid w:val="000B1AF9"/>
    <w:rsid w:val="000B498E"/>
    <w:rsid w:val="000B51CA"/>
    <w:rsid w:val="000B5205"/>
    <w:rsid w:val="000B52F3"/>
    <w:rsid w:val="000B54C4"/>
    <w:rsid w:val="000C105B"/>
    <w:rsid w:val="000C1B99"/>
    <w:rsid w:val="000C1E29"/>
    <w:rsid w:val="000C32E5"/>
    <w:rsid w:val="000C4B1C"/>
    <w:rsid w:val="000C666D"/>
    <w:rsid w:val="000D1E13"/>
    <w:rsid w:val="000D264C"/>
    <w:rsid w:val="000D2C16"/>
    <w:rsid w:val="000D33F6"/>
    <w:rsid w:val="000D3864"/>
    <w:rsid w:val="000D53FF"/>
    <w:rsid w:val="000D623A"/>
    <w:rsid w:val="000D7DF5"/>
    <w:rsid w:val="000E01F9"/>
    <w:rsid w:val="000E11E4"/>
    <w:rsid w:val="000E23AD"/>
    <w:rsid w:val="000E2E9B"/>
    <w:rsid w:val="000E62FB"/>
    <w:rsid w:val="000F045A"/>
    <w:rsid w:val="000F0AA7"/>
    <w:rsid w:val="000F1158"/>
    <w:rsid w:val="000F1188"/>
    <w:rsid w:val="000F14F7"/>
    <w:rsid w:val="000F345F"/>
    <w:rsid w:val="000F59B3"/>
    <w:rsid w:val="000F6021"/>
    <w:rsid w:val="000F6621"/>
    <w:rsid w:val="000F6E33"/>
    <w:rsid w:val="000F7BB0"/>
    <w:rsid w:val="000F7CDE"/>
    <w:rsid w:val="00100854"/>
    <w:rsid w:val="00101CEF"/>
    <w:rsid w:val="00103879"/>
    <w:rsid w:val="0010388A"/>
    <w:rsid w:val="00103E63"/>
    <w:rsid w:val="00104A07"/>
    <w:rsid w:val="0010501A"/>
    <w:rsid w:val="0010516C"/>
    <w:rsid w:val="001062B9"/>
    <w:rsid w:val="001076D7"/>
    <w:rsid w:val="00107D54"/>
    <w:rsid w:val="001100E1"/>
    <w:rsid w:val="00111295"/>
    <w:rsid w:val="001113D7"/>
    <w:rsid w:val="00115594"/>
    <w:rsid w:val="001164F2"/>
    <w:rsid w:val="00117042"/>
    <w:rsid w:val="0012073A"/>
    <w:rsid w:val="0012130E"/>
    <w:rsid w:val="001224D5"/>
    <w:rsid w:val="00122972"/>
    <w:rsid w:val="0012345B"/>
    <w:rsid w:val="0012383B"/>
    <w:rsid w:val="0012429C"/>
    <w:rsid w:val="00124C0E"/>
    <w:rsid w:val="00125020"/>
    <w:rsid w:val="001251A9"/>
    <w:rsid w:val="00125A2C"/>
    <w:rsid w:val="001264E9"/>
    <w:rsid w:val="001272DC"/>
    <w:rsid w:val="0013128F"/>
    <w:rsid w:val="00131BC6"/>
    <w:rsid w:val="001345A3"/>
    <w:rsid w:val="001353F7"/>
    <w:rsid w:val="00140DEA"/>
    <w:rsid w:val="0014157C"/>
    <w:rsid w:val="001422D0"/>
    <w:rsid w:val="0014257F"/>
    <w:rsid w:val="00142FE4"/>
    <w:rsid w:val="0014372B"/>
    <w:rsid w:val="00145B94"/>
    <w:rsid w:val="00145D1A"/>
    <w:rsid w:val="00147F5A"/>
    <w:rsid w:val="0015139F"/>
    <w:rsid w:val="001519D8"/>
    <w:rsid w:val="001525CA"/>
    <w:rsid w:val="00152769"/>
    <w:rsid w:val="00153DAC"/>
    <w:rsid w:val="00154131"/>
    <w:rsid w:val="0015688A"/>
    <w:rsid w:val="00156A4E"/>
    <w:rsid w:val="00157239"/>
    <w:rsid w:val="00160414"/>
    <w:rsid w:val="00161661"/>
    <w:rsid w:val="00161832"/>
    <w:rsid w:val="00161E32"/>
    <w:rsid w:val="00162E05"/>
    <w:rsid w:val="0016453A"/>
    <w:rsid w:val="001645AB"/>
    <w:rsid w:val="00164D11"/>
    <w:rsid w:val="00165265"/>
    <w:rsid w:val="001661FF"/>
    <w:rsid w:val="001669E5"/>
    <w:rsid w:val="00166BD0"/>
    <w:rsid w:val="00166CA9"/>
    <w:rsid w:val="00167B2B"/>
    <w:rsid w:val="00167D28"/>
    <w:rsid w:val="00170236"/>
    <w:rsid w:val="00170C80"/>
    <w:rsid w:val="00172ABC"/>
    <w:rsid w:val="001768BD"/>
    <w:rsid w:val="00183636"/>
    <w:rsid w:val="001836BF"/>
    <w:rsid w:val="001837F0"/>
    <w:rsid w:val="001840EB"/>
    <w:rsid w:val="00184443"/>
    <w:rsid w:val="00184B23"/>
    <w:rsid w:val="00184FD1"/>
    <w:rsid w:val="00187307"/>
    <w:rsid w:val="00190168"/>
    <w:rsid w:val="001920F1"/>
    <w:rsid w:val="00192D26"/>
    <w:rsid w:val="00195E1A"/>
    <w:rsid w:val="001966F6"/>
    <w:rsid w:val="001969DB"/>
    <w:rsid w:val="001975A1"/>
    <w:rsid w:val="001975FF"/>
    <w:rsid w:val="00197F7F"/>
    <w:rsid w:val="001A26FE"/>
    <w:rsid w:val="001A2D6B"/>
    <w:rsid w:val="001A6E53"/>
    <w:rsid w:val="001A6FBF"/>
    <w:rsid w:val="001B09E2"/>
    <w:rsid w:val="001B2871"/>
    <w:rsid w:val="001B3A09"/>
    <w:rsid w:val="001B58A6"/>
    <w:rsid w:val="001C17CF"/>
    <w:rsid w:val="001C2706"/>
    <w:rsid w:val="001C31BB"/>
    <w:rsid w:val="001C3B9D"/>
    <w:rsid w:val="001C7ADC"/>
    <w:rsid w:val="001D05F1"/>
    <w:rsid w:val="001D1C28"/>
    <w:rsid w:val="001D1F53"/>
    <w:rsid w:val="001D21EE"/>
    <w:rsid w:val="001D2D9C"/>
    <w:rsid w:val="001D3B32"/>
    <w:rsid w:val="001D4076"/>
    <w:rsid w:val="001D6167"/>
    <w:rsid w:val="001D62C5"/>
    <w:rsid w:val="001E0BEA"/>
    <w:rsid w:val="001E2D26"/>
    <w:rsid w:val="001E2F9E"/>
    <w:rsid w:val="001E3E7A"/>
    <w:rsid w:val="001E4339"/>
    <w:rsid w:val="001E51C1"/>
    <w:rsid w:val="001E51C4"/>
    <w:rsid w:val="001E7327"/>
    <w:rsid w:val="001F11E9"/>
    <w:rsid w:val="001F4F5B"/>
    <w:rsid w:val="001F51A7"/>
    <w:rsid w:val="001F5970"/>
    <w:rsid w:val="001F5B28"/>
    <w:rsid w:val="001F7366"/>
    <w:rsid w:val="001F7F87"/>
    <w:rsid w:val="0020058F"/>
    <w:rsid w:val="002013F8"/>
    <w:rsid w:val="002040BD"/>
    <w:rsid w:val="0020468F"/>
    <w:rsid w:val="00205B78"/>
    <w:rsid w:val="002068FC"/>
    <w:rsid w:val="00206C32"/>
    <w:rsid w:val="002076B3"/>
    <w:rsid w:val="00212678"/>
    <w:rsid w:val="00212BF8"/>
    <w:rsid w:val="0021395A"/>
    <w:rsid w:val="00215843"/>
    <w:rsid w:val="0022071F"/>
    <w:rsid w:val="002209AD"/>
    <w:rsid w:val="00221B64"/>
    <w:rsid w:val="002222F6"/>
    <w:rsid w:val="00222839"/>
    <w:rsid w:val="00224955"/>
    <w:rsid w:val="00225089"/>
    <w:rsid w:val="00230633"/>
    <w:rsid w:val="0023077B"/>
    <w:rsid w:val="00230AFC"/>
    <w:rsid w:val="00231A96"/>
    <w:rsid w:val="0023266E"/>
    <w:rsid w:val="00232903"/>
    <w:rsid w:val="002334F5"/>
    <w:rsid w:val="0023555E"/>
    <w:rsid w:val="0023566C"/>
    <w:rsid w:val="00235ABC"/>
    <w:rsid w:val="00236257"/>
    <w:rsid w:val="002364B3"/>
    <w:rsid w:val="00241CC4"/>
    <w:rsid w:val="00242D73"/>
    <w:rsid w:val="0024309A"/>
    <w:rsid w:val="00243869"/>
    <w:rsid w:val="00244932"/>
    <w:rsid w:val="00253F94"/>
    <w:rsid w:val="00254C83"/>
    <w:rsid w:val="00256059"/>
    <w:rsid w:val="00257468"/>
    <w:rsid w:val="002601C1"/>
    <w:rsid w:val="00260292"/>
    <w:rsid w:val="00260DBF"/>
    <w:rsid w:val="002629ED"/>
    <w:rsid w:val="002647FA"/>
    <w:rsid w:val="00264BDE"/>
    <w:rsid w:val="0026643F"/>
    <w:rsid w:val="00266EAA"/>
    <w:rsid w:val="00267301"/>
    <w:rsid w:val="00267FCD"/>
    <w:rsid w:val="00271818"/>
    <w:rsid w:val="002718FC"/>
    <w:rsid w:val="00272C7E"/>
    <w:rsid w:val="00272DAD"/>
    <w:rsid w:val="00273168"/>
    <w:rsid w:val="00274E5A"/>
    <w:rsid w:val="00275E88"/>
    <w:rsid w:val="002813F4"/>
    <w:rsid w:val="002815E2"/>
    <w:rsid w:val="00283E47"/>
    <w:rsid w:val="00285C6C"/>
    <w:rsid w:val="002867EB"/>
    <w:rsid w:val="0028771C"/>
    <w:rsid w:val="00287930"/>
    <w:rsid w:val="002905C9"/>
    <w:rsid w:val="002909E1"/>
    <w:rsid w:val="002910B0"/>
    <w:rsid w:val="0029219F"/>
    <w:rsid w:val="002925ED"/>
    <w:rsid w:val="0029294F"/>
    <w:rsid w:val="00292EA8"/>
    <w:rsid w:val="002930D5"/>
    <w:rsid w:val="0029371A"/>
    <w:rsid w:val="00295119"/>
    <w:rsid w:val="00295F05"/>
    <w:rsid w:val="002965A5"/>
    <w:rsid w:val="00297746"/>
    <w:rsid w:val="002979AC"/>
    <w:rsid w:val="00297E8F"/>
    <w:rsid w:val="002A0759"/>
    <w:rsid w:val="002A0BB3"/>
    <w:rsid w:val="002A137B"/>
    <w:rsid w:val="002A417A"/>
    <w:rsid w:val="002A4E14"/>
    <w:rsid w:val="002A62D1"/>
    <w:rsid w:val="002A6BED"/>
    <w:rsid w:val="002A7082"/>
    <w:rsid w:val="002B0874"/>
    <w:rsid w:val="002B104E"/>
    <w:rsid w:val="002B1101"/>
    <w:rsid w:val="002B2791"/>
    <w:rsid w:val="002B2C4B"/>
    <w:rsid w:val="002B32CA"/>
    <w:rsid w:val="002B37D1"/>
    <w:rsid w:val="002B3E1F"/>
    <w:rsid w:val="002B4182"/>
    <w:rsid w:val="002B50EE"/>
    <w:rsid w:val="002B7FBF"/>
    <w:rsid w:val="002C0BA3"/>
    <w:rsid w:val="002C19FE"/>
    <w:rsid w:val="002C239B"/>
    <w:rsid w:val="002C4611"/>
    <w:rsid w:val="002C53C7"/>
    <w:rsid w:val="002C592C"/>
    <w:rsid w:val="002C7F44"/>
    <w:rsid w:val="002D1411"/>
    <w:rsid w:val="002D1A95"/>
    <w:rsid w:val="002D2031"/>
    <w:rsid w:val="002D2147"/>
    <w:rsid w:val="002D394A"/>
    <w:rsid w:val="002D438C"/>
    <w:rsid w:val="002D4970"/>
    <w:rsid w:val="002D4B81"/>
    <w:rsid w:val="002D623E"/>
    <w:rsid w:val="002D636F"/>
    <w:rsid w:val="002D66E8"/>
    <w:rsid w:val="002D6C4A"/>
    <w:rsid w:val="002D791D"/>
    <w:rsid w:val="002D7BB8"/>
    <w:rsid w:val="002E0FF4"/>
    <w:rsid w:val="002E11FE"/>
    <w:rsid w:val="002E133C"/>
    <w:rsid w:val="002E35C5"/>
    <w:rsid w:val="002E6797"/>
    <w:rsid w:val="002E6A06"/>
    <w:rsid w:val="002F05D0"/>
    <w:rsid w:val="002F15FE"/>
    <w:rsid w:val="002F26E7"/>
    <w:rsid w:val="002F4176"/>
    <w:rsid w:val="002F4196"/>
    <w:rsid w:val="002F47B7"/>
    <w:rsid w:val="002F4EE7"/>
    <w:rsid w:val="002F5049"/>
    <w:rsid w:val="002F6920"/>
    <w:rsid w:val="002F7655"/>
    <w:rsid w:val="002F792D"/>
    <w:rsid w:val="002F7BE1"/>
    <w:rsid w:val="00301074"/>
    <w:rsid w:val="003017FD"/>
    <w:rsid w:val="00303C6C"/>
    <w:rsid w:val="00303D00"/>
    <w:rsid w:val="00304748"/>
    <w:rsid w:val="00306CFF"/>
    <w:rsid w:val="00310DA0"/>
    <w:rsid w:val="00310DF9"/>
    <w:rsid w:val="00313820"/>
    <w:rsid w:val="00315644"/>
    <w:rsid w:val="003163D4"/>
    <w:rsid w:val="00317699"/>
    <w:rsid w:val="003210CC"/>
    <w:rsid w:val="00321BF0"/>
    <w:rsid w:val="00322A8B"/>
    <w:rsid w:val="00323167"/>
    <w:rsid w:val="003239F6"/>
    <w:rsid w:val="00324279"/>
    <w:rsid w:val="00324DA1"/>
    <w:rsid w:val="00325B60"/>
    <w:rsid w:val="003261FF"/>
    <w:rsid w:val="003272A5"/>
    <w:rsid w:val="00327566"/>
    <w:rsid w:val="00327953"/>
    <w:rsid w:val="00327A82"/>
    <w:rsid w:val="00330DCF"/>
    <w:rsid w:val="00332FFA"/>
    <w:rsid w:val="003350CA"/>
    <w:rsid w:val="003369D1"/>
    <w:rsid w:val="00337307"/>
    <w:rsid w:val="003373AC"/>
    <w:rsid w:val="003407BD"/>
    <w:rsid w:val="00340BFF"/>
    <w:rsid w:val="0034248A"/>
    <w:rsid w:val="003424CF"/>
    <w:rsid w:val="00342E06"/>
    <w:rsid w:val="00346ABB"/>
    <w:rsid w:val="00347D82"/>
    <w:rsid w:val="003505D0"/>
    <w:rsid w:val="00353BBB"/>
    <w:rsid w:val="003541B0"/>
    <w:rsid w:val="00354497"/>
    <w:rsid w:val="00355282"/>
    <w:rsid w:val="0035619C"/>
    <w:rsid w:val="0035794B"/>
    <w:rsid w:val="00360B4F"/>
    <w:rsid w:val="003616D8"/>
    <w:rsid w:val="00361C7F"/>
    <w:rsid w:val="00362472"/>
    <w:rsid w:val="003626E3"/>
    <w:rsid w:val="00365CAA"/>
    <w:rsid w:val="00366263"/>
    <w:rsid w:val="00367536"/>
    <w:rsid w:val="00371A39"/>
    <w:rsid w:val="00372F89"/>
    <w:rsid w:val="00374079"/>
    <w:rsid w:val="0037665F"/>
    <w:rsid w:val="00377018"/>
    <w:rsid w:val="00380C2D"/>
    <w:rsid w:val="00384B25"/>
    <w:rsid w:val="00385025"/>
    <w:rsid w:val="00387536"/>
    <w:rsid w:val="00387993"/>
    <w:rsid w:val="00391436"/>
    <w:rsid w:val="0039172F"/>
    <w:rsid w:val="00391F43"/>
    <w:rsid w:val="0039252A"/>
    <w:rsid w:val="00392863"/>
    <w:rsid w:val="00395891"/>
    <w:rsid w:val="00395BAA"/>
    <w:rsid w:val="00395BBB"/>
    <w:rsid w:val="003960CD"/>
    <w:rsid w:val="003961D6"/>
    <w:rsid w:val="003963B2"/>
    <w:rsid w:val="003967BB"/>
    <w:rsid w:val="00397457"/>
    <w:rsid w:val="003A0168"/>
    <w:rsid w:val="003A0F7E"/>
    <w:rsid w:val="003A563D"/>
    <w:rsid w:val="003A6A78"/>
    <w:rsid w:val="003A7AF8"/>
    <w:rsid w:val="003B0154"/>
    <w:rsid w:val="003B2E91"/>
    <w:rsid w:val="003B54C6"/>
    <w:rsid w:val="003B574C"/>
    <w:rsid w:val="003B5B1E"/>
    <w:rsid w:val="003B6890"/>
    <w:rsid w:val="003B7482"/>
    <w:rsid w:val="003C208B"/>
    <w:rsid w:val="003C3F1D"/>
    <w:rsid w:val="003C4271"/>
    <w:rsid w:val="003C4E1C"/>
    <w:rsid w:val="003C7389"/>
    <w:rsid w:val="003D2399"/>
    <w:rsid w:val="003D57B3"/>
    <w:rsid w:val="003E02B4"/>
    <w:rsid w:val="003E2BB7"/>
    <w:rsid w:val="003E4D90"/>
    <w:rsid w:val="003E4FA6"/>
    <w:rsid w:val="003F0653"/>
    <w:rsid w:val="003F1745"/>
    <w:rsid w:val="003F1FDA"/>
    <w:rsid w:val="003F20D5"/>
    <w:rsid w:val="003F2283"/>
    <w:rsid w:val="003F293A"/>
    <w:rsid w:val="003F3805"/>
    <w:rsid w:val="003F4AD1"/>
    <w:rsid w:val="003F4C19"/>
    <w:rsid w:val="003F5110"/>
    <w:rsid w:val="003F5EE8"/>
    <w:rsid w:val="00400CDD"/>
    <w:rsid w:val="004011A0"/>
    <w:rsid w:val="00401484"/>
    <w:rsid w:val="00401593"/>
    <w:rsid w:val="0040261E"/>
    <w:rsid w:val="0040279D"/>
    <w:rsid w:val="00402D72"/>
    <w:rsid w:val="0040372A"/>
    <w:rsid w:val="00407118"/>
    <w:rsid w:val="00410133"/>
    <w:rsid w:val="004104FD"/>
    <w:rsid w:val="00410E61"/>
    <w:rsid w:val="00411D0F"/>
    <w:rsid w:val="0041428E"/>
    <w:rsid w:val="0041542A"/>
    <w:rsid w:val="004157D5"/>
    <w:rsid w:val="0041587E"/>
    <w:rsid w:val="0041675E"/>
    <w:rsid w:val="0042042A"/>
    <w:rsid w:val="00421995"/>
    <w:rsid w:val="00422384"/>
    <w:rsid w:val="00422E63"/>
    <w:rsid w:val="004234EC"/>
    <w:rsid w:val="00424466"/>
    <w:rsid w:val="0042550E"/>
    <w:rsid w:val="0042557F"/>
    <w:rsid w:val="004259F1"/>
    <w:rsid w:val="00427539"/>
    <w:rsid w:val="00430426"/>
    <w:rsid w:val="004306BB"/>
    <w:rsid w:val="00433380"/>
    <w:rsid w:val="0043360B"/>
    <w:rsid w:val="00433905"/>
    <w:rsid w:val="0043516A"/>
    <w:rsid w:val="004357C1"/>
    <w:rsid w:val="0043701B"/>
    <w:rsid w:val="00440AF6"/>
    <w:rsid w:val="00441F3E"/>
    <w:rsid w:val="00442199"/>
    <w:rsid w:val="00443C2E"/>
    <w:rsid w:val="004441A0"/>
    <w:rsid w:val="00446F30"/>
    <w:rsid w:val="0044700A"/>
    <w:rsid w:val="00451382"/>
    <w:rsid w:val="0045254E"/>
    <w:rsid w:val="00453329"/>
    <w:rsid w:val="00453801"/>
    <w:rsid w:val="00455893"/>
    <w:rsid w:val="00456328"/>
    <w:rsid w:val="004575A2"/>
    <w:rsid w:val="0046095D"/>
    <w:rsid w:val="00460FB9"/>
    <w:rsid w:val="00462CE9"/>
    <w:rsid w:val="004632E8"/>
    <w:rsid w:val="004640F1"/>
    <w:rsid w:val="00466C87"/>
    <w:rsid w:val="00467683"/>
    <w:rsid w:val="00467A3F"/>
    <w:rsid w:val="00467D2C"/>
    <w:rsid w:val="00471834"/>
    <w:rsid w:val="00471D76"/>
    <w:rsid w:val="00473753"/>
    <w:rsid w:val="004767B6"/>
    <w:rsid w:val="004776E0"/>
    <w:rsid w:val="00480A95"/>
    <w:rsid w:val="004828E4"/>
    <w:rsid w:val="004848A9"/>
    <w:rsid w:val="00484B6C"/>
    <w:rsid w:val="0048531C"/>
    <w:rsid w:val="00486472"/>
    <w:rsid w:val="0048679C"/>
    <w:rsid w:val="004902D9"/>
    <w:rsid w:val="00491ABF"/>
    <w:rsid w:val="004935C8"/>
    <w:rsid w:val="00495B20"/>
    <w:rsid w:val="004964D3"/>
    <w:rsid w:val="00497B5A"/>
    <w:rsid w:val="004A1B73"/>
    <w:rsid w:val="004A37B5"/>
    <w:rsid w:val="004A3B8B"/>
    <w:rsid w:val="004A50E1"/>
    <w:rsid w:val="004A5BC0"/>
    <w:rsid w:val="004A6DE0"/>
    <w:rsid w:val="004B15AB"/>
    <w:rsid w:val="004B3EC3"/>
    <w:rsid w:val="004B514F"/>
    <w:rsid w:val="004C05AB"/>
    <w:rsid w:val="004C0967"/>
    <w:rsid w:val="004C15CD"/>
    <w:rsid w:val="004C2F73"/>
    <w:rsid w:val="004C3A88"/>
    <w:rsid w:val="004C4111"/>
    <w:rsid w:val="004C4357"/>
    <w:rsid w:val="004C4E6C"/>
    <w:rsid w:val="004C6BA9"/>
    <w:rsid w:val="004C73DA"/>
    <w:rsid w:val="004D04FF"/>
    <w:rsid w:val="004D1848"/>
    <w:rsid w:val="004D2B94"/>
    <w:rsid w:val="004D34AA"/>
    <w:rsid w:val="004D3E7F"/>
    <w:rsid w:val="004D415F"/>
    <w:rsid w:val="004D56EF"/>
    <w:rsid w:val="004D68E3"/>
    <w:rsid w:val="004E1390"/>
    <w:rsid w:val="004E15B6"/>
    <w:rsid w:val="004E2A86"/>
    <w:rsid w:val="004E3632"/>
    <w:rsid w:val="004E4A5A"/>
    <w:rsid w:val="004E513B"/>
    <w:rsid w:val="004E5D1C"/>
    <w:rsid w:val="004E6069"/>
    <w:rsid w:val="004E6568"/>
    <w:rsid w:val="004E6569"/>
    <w:rsid w:val="004E6A0A"/>
    <w:rsid w:val="004E75BE"/>
    <w:rsid w:val="004E75EC"/>
    <w:rsid w:val="004F1F8A"/>
    <w:rsid w:val="004F21AB"/>
    <w:rsid w:val="004F27CD"/>
    <w:rsid w:val="004F2F39"/>
    <w:rsid w:val="004F6170"/>
    <w:rsid w:val="004F6268"/>
    <w:rsid w:val="004F6490"/>
    <w:rsid w:val="004F6568"/>
    <w:rsid w:val="004F709D"/>
    <w:rsid w:val="004F74EF"/>
    <w:rsid w:val="005003F4"/>
    <w:rsid w:val="0050045C"/>
    <w:rsid w:val="00501932"/>
    <w:rsid w:val="00502BF0"/>
    <w:rsid w:val="00505F03"/>
    <w:rsid w:val="00506074"/>
    <w:rsid w:val="005061A8"/>
    <w:rsid w:val="005073EB"/>
    <w:rsid w:val="0050741A"/>
    <w:rsid w:val="00507B47"/>
    <w:rsid w:val="00510003"/>
    <w:rsid w:val="00510030"/>
    <w:rsid w:val="0051052C"/>
    <w:rsid w:val="005126E6"/>
    <w:rsid w:val="00513936"/>
    <w:rsid w:val="005147BE"/>
    <w:rsid w:val="00514FBA"/>
    <w:rsid w:val="005155CD"/>
    <w:rsid w:val="005156A2"/>
    <w:rsid w:val="00516E54"/>
    <w:rsid w:val="00517247"/>
    <w:rsid w:val="00517684"/>
    <w:rsid w:val="005179FA"/>
    <w:rsid w:val="00517A4C"/>
    <w:rsid w:val="00517E58"/>
    <w:rsid w:val="00521E9B"/>
    <w:rsid w:val="00522925"/>
    <w:rsid w:val="005252E9"/>
    <w:rsid w:val="0052622A"/>
    <w:rsid w:val="00526375"/>
    <w:rsid w:val="00527842"/>
    <w:rsid w:val="0052796C"/>
    <w:rsid w:val="00527C78"/>
    <w:rsid w:val="005302A8"/>
    <w:rsid w:val="00530597"/>
    <w:rsid w:val="00530AEC"/>
    <w:rsid w:val="00531A3B"/>
    <w:rsid w:val="005353D7"/>
    <w:rsid w:val="005417FA"/>
    <w:rsid w:val="00541DA1"/>
    <w:rsid w:val="005432D7"/>
    <w:rsid w:val="005438D7"/>
    <w:rsid w:val="00545274"/>
    <w:rsid w:val="00547A76"/>
    <w:rsid w:val="0055111D"/>
    <w:rsid w:val="00552EB5"/>
    <w:rsid w:val="00554F9A"/>
    <w:rsid w:val="0055563C"/>
    <w:rsid w:val="005560B4"/>
    <w:rsid w:val="005563D0"/>
    <w:rsid w:val="0055653C"/>
    <w:rsid w:val="00556D7D"/>
    <w:rsid w:val="00557325"/>
    <w:rsid w:val="005603EE"/>
    <w:rsid w:val="0056080B"/>
    <w:rsid w:val="00561EE9"/>
    <w:rsid w:val="00562C3B"/>
    <w:rsid w:val="00563516"/>
    <w:rsid w:val="00564151"/>
    <w:rsid w:val="005644AA"/>
    <w:rsid w:val="00564972"/>
    <w:rsid w:val="00564FDF"/>
    <w:rsid w:val="005700D9"/>
    <w:rsid w:val="0057094D"/>
    <w:rsid w:val="00570B3B"/>
    <w:rsid w:val="0057108A"/>
    <w:rsid w:val="005717F2"/>
    <w:rsid w:val="00572C6F"/>
    <w:rsid w:val="00573EA4"/>
    <w:rsid w:val="0057591D"/>
    <w:rsid w:val="00575A20"/>
    <w:rsid w:val="00576BB2"/>
    <w:rsid w:val="00577932"/>
    <w:rsid w:val="005800C0"/>
    <w:rsid w:val="00580B80"/>
    <w:rsid w:val="00582366"/>
    <w:rsid w:val="00582F3B"/>
    <w:rsid w:val="00583E90"/>
    <w:rsid w:val="0058466C"/>
    <w:rsid w:val="00585530"/>
    <w:rsid w:val="005878DC"/>
    <w:rsid w:val="00587EE0"/>
    <w:rsid w:val="00590330"/>
    <w:rsid w:val="00591196"/>
    <w:rsid w:val="0059178C"/>
    <w:rsid w:val="00592AC9"/>
    <w:rsid w:val="00593BCC"/>
    <w:rsid w:val="00594694"/>
    <w:rsid w:val="0059648B"/>
    <w:rsid w:val="005972EB"/>
    <w:rsid w:val="005974EF"/>
    <w:rsid w:val="005977B2"/>
    <w:rsid w:val="00597A8E"/>
    <w:rsid w:val="005A0FAC"/>
    <w:rsid w:val="005A15B7"/>
    <w:rsid w:val="005A1C39"/>
    <w:rsid w:val="005A43C9"/>
    <w:rsid w:val="005A4FBB"/>
    <w:rsid w:val="005A7E99"/>
    <w:rsid w:val="005B025B"/>
    <w:rsid w:val="005B101B"/>
    <w:rsid w:val="005B13DD"/>
    <w:rsid w:val="005B18D3"/>
    <w:rsid w:val="005B1D5C"/>
    <w:rsid w:val="005B2D51"/>
    <w:rsid w:val="005B2D6C"/>
    <w:rsid w:val="005B3688"/>
    <w:rsid w:val="005B4473"/>
    <w:rsid w:val="005B79CF"/>
    <w:rsid w:val="005C06BB"/>
    <w:rsid w:val="005C1728"/>
    <w:rsid w:val="005C3888"/>
    <w:rsid w:val="005C4297"/>
    <w:rsid w:val="005C5E32"/>
    <w:rsid w:val="005C6327"/>
    <w:rsid w:val="005C67AC"/>
    <w:rsid w:val="005C6E01"/>
    <w:rsid w:val="005C7709"/>
    <w:rsid w:val="005D10EF"/>
    <w:rsid w:val="005D1AB1"/>
    <w:rsid w:val="005D1BF8"/>
    <w:rsid w:val="005D4054"/>
    <w:rsid w:val="005D40DE"/>
    <w:rsid w:val="005D5791"/>
    <w:rsid w:val="005D579C"/>
    <w:rsid w:val="005D7BA7"/>
    <w:rsid w:val="005E35B3"/>
    <w:rsid w:val="005E4E63"/>
    <w:rsid w:val="005E52A6"/>
    <w:rsid w:val="005E5D66"/>
    <w:rsid w:val="005E5D7D"/>
    <w:rsid w:val="005E66EF"/>
    <w:rsid w:val="005E6F2F"/>
    <w:rsid w:val="005E7221"/>
    <w:rsid w:val="005F0B12"/>
    <w:rsid w:val="005F0DB3"/>
    <w:rsid w:val="005F209A"/>
    <w:rsid w:val="005F25CD"/>
    <w:rsid w:val="005F4874"/>
    <w:rsid w:val="005F4D4B"/>
    <w:rsid w:val="005F5192"/>
    <w:rsid w:val="005F613D"/>
    <w:rsid w:val="005F6AFC"/>
    <w:rsid w:val="005F7688"/>
    <w:rsid w:val="0060093C"/>
    <w:rsid w:val="00601EDD"/>
    <w:rsid w:val="00602068"/>
    <w:rsid w:val="006022CE"/>
    <w:rsid w:val="006033F9"/>
    <w:rsid w:val="0060348D"/>
    <w:rsid w:val="00603854"/>
    <w:rsid w:val="00604F44"/>
    <w:rsid w:val="0060775F"/>
    <w:rsid w:val="00607937"/>
    <w:rsid w:val="006108CA"/>
    <w:rsid w:val="00611532"/>
    <w:rsid w:val="00612B32"/>
    <w:rsid w:val="00612BAB"/>
    <w:rsid w:val="00614A16"/>
    <w:rsid w:val="00614C13"/>
    <w:rsid w:val="00615689"/>
    <w:rsid w:val="006167A4"/>
    <w:rsid w:val="006202C6"/>
    <w:rsid w:val="00621671"/>
    <w:rsid w:val="00621B5D"/>
    <w:rsid w:val="00622561"/>
    <w:rsid w:val="006229AC"/>
    <w:rsid w:val="006247EB"/>
    <w:rsid w:val="00625354"/>
    <w:rsid w:val="00626A53"/>
    <w:rsid w:val="00626E9C"/>
    <w:rsid w:val="00627132"/>
    <w:rsid w:val="00627457"/>
    <w:rsid w:val="0063143D"/>
    <w:rsid w:val="00631A60"/>
    <w:rsid w:val="00631E2B"/>
    <w:rsid w:val="00631E88"/>
    <w:rsid w:val="00632C56"/>
    <w:rsid w:val="006359E7"/>
    <w:rsid w:val="006364B0"/>
    <w:rsid w:val="00636C62"/>
    <w:rsid w:val="006370CF"/>
    <w:rsid w:val="006375D4"/>
    <w:rsid w:val="00643CA8"/>
    <w:rsid w:val="006449B0"/>
    <w:rsid w:val="00644B04"/>
    <w:rsid w:val="006454E7"/>
    <w:rsid w:val="00645787"/>
    <w:rsid w:val="00646843"/>
    <w:rsid w:val="00650AF0"/>
    <w:rsid w:val="00653AAB"/>
    <w:rsid w:val="00657021"/>
    <w:rsid w:val="0065764C"/>
    <w:rsid w:val="00657903"/>
    <w:rsid w:val="00660081"/>
    <w:rsid w:val="00660159"/>
    <w:rsid w:val="006604B5"/>
    <w:rsid w:val="0066077D"/>
    <w:rsid w:val="006610C7"/>
    <w:rsid w:val="00661978"/>
    <w:rsid w:val="00663615"/>
    <w:rsid w:val="00663CC8"/>
    <w:rsid w:val="00664AC8"/>
    <w:rsid w:val="00664B1C"/>
    <w:rsid w:val="00664BE0"/>
    <w:rsid w:val="00665667"/>
    <w:rsid w:val="006659FA"/>
    <w:rsid w:val="00667A91"/>
    <w:rsid w:val="00671313"/>
    <w:rsid w:val="006724E6"/>
    <w:rsid w:val="006743F2"/>
    <w:rsid w:val="00674F03"/>
    <w:rsid w:val="0067679B"/>
    <w:rsid w:val="00680275"/>
    <w:rsid w:val="006802E7"/>
    <w:rsid w:val="00680501"/>
    <w:rsid w:val="00680F67"/>
    <w:rsid w:val="006812CA"/>
    <w:rsid w:val="00681DC4"/>
    <w:rsid w:val="006822E7"/>
    <w:rsid w:val="0068300C"/>
    <w:rsid w:val="00683BB0"/>
    <w:rsid w:val="00684ED9"/>
    <w:rsid w:val="00686203"/>
    <w:rsid w:val="00686C03"/>
    <w:rsid w:val="006873A0"/>
    <w:rsid w:val="00687650"/>
    <w:rsid w:val="006915A3"/>
    <w:rsid w:val="00691A09"/>
    <w:rsid w:val="006928B9"/>
    <w:rsid w:val="00693365"/>
    <w:rsid w:val="00693427"/>
    <w:rsid w:val="00694496"/>
    <w:rsid w:val="0069476C"/>
    <w:rsid w:val="00694895"/>
    <w:rsid w:val="00697555"/>
    <w:rsid w:val="006A1259"/>
    <w:rsid w:val="006A20A2"/>
    <w:rsid w:val="006A2468"/>
    <w:rsid w:val="006A253A"/>
    <w:rsid w:val="006A3E20"/>
    <w:rsid w:val="006A4A31"/>
    <w:rsid w:val="006A54F4"/>
    <w:rsid w:val="006A57FA"/>
    <w:rsid w:val="006A5CA6"/>
    <w:rsid w:val="006A76DA"/>
    <w:rsid w:val="006A7D9B"/>
    <w:rsid w:val="006B03F2"/>
    <w:rsid w:val="006B08F2"/>
    <w:rsid w:val="006B3CFC"/>
    <w:rsid w:val="006B3F57"/>
    <w:rsid w:val="006B7B47"/>
    <w:rsid w:val="006C0761"/>
    <w:rsid w:val="006C1080"/>
    <w:rsid w:val="006C22CC"/>
    <w:rsid w:val="006C265C"/>
    <w:rsid w:val="006C423D"/>
    <w:rsid w:val="006C56CE"/>
    <w:rsid w:val="006C6820"/>
    <w:rsid w:val="006C713B"/>
    <w:rsid w:val="006D16CD"/>
    <w:rsid w:val="006D22D7"/>
    <w:rsid w:val="006D2CC9"/>
    <w:rsid w:val="006D4176"/>
    <w:rsid w:val="006D59BF"/>
    <w:rsid w:val="006D5EF0"/>
    <w:rsid w:val="006D60DD"/>
    <w:rsid w:val="006D6C82"/>
    <w:rsid w:val="006D7903"/>
    <w:rsid w:val="006E11A0"/>
    <w:rsid w:val="006E11B8"/>
    <w:rsid w:val="006E140E"/>
    <w:rsid w:val="006E2C23"/>
    <w:rsid w:val="006E74CA"/>
    <w:rsid w:val="006E7B7F"/>
    <w:rsid w:val="006F052C"/>
    <w:rsid w:val="006F0D19"/>
    <w:rsid w:val="006F135F"/>
    <w:rsid w:val="006F361B"/>
    <w:rsid w:val="006F6DE7"/>
    <w:rsid w:val="00700345"/>
    <w:rsid w:val="00700AC4"/>
    <w:rsid w:val="00700E3E"/>
    <w:rsid w:val="00701255"/>
    <w:rsid w:val="00701EFB"/>
    <w:rsid w:val="00701FD5"/>
    <w:rsid w:val="00702A5C"/>
    <w:rsid w:val="00702EB7"/>
    <w:rsid w:val="007032F7"/>
    <w:rsid w:val="00703731"/>
    <w:rsid w:val="00704EE6"/>
    <w:rsid w:val="0070526A"/>
    <w:rsid w:val="00706082"/>
    <w:rsid w:val="007060D0"/>
    <w:rsid w:val="00706FA5"/>
    <w:rsid w:val="007078E3"/>
    <w:rsid w:val="00707F5B"/>
    <w:rsid w:val="0071029F"/>
    <w:rsid w:val="0071283D"/>
    <w:rsid w:val="00714FE2"/>
    <w:rsid w:val="00716A65"/>
    <w:rsid w:val="007170CB"/>
    <w:rsid w:val="00721E75"/>
    <w:rsid w:val="007226D8"/>
    <w:rsid w:val="00722CA8"/>
    <w:rsid w:val="007237EF"/>
    <w:rsid w:val="00723A08"/>
    <w:rsid w:val="007244CB"/>
    <w:rsid w:val="00724C98"/>
    <w:rsid w:val="00731D04"/>
    <w:rsid w:val="00734A0C"/>
    <w:rsid w:val="00735389"/>
    <w:rsid w:val="007357C3"/>
    <w:rsid w:val="007366A0"/>
    <w:rsid w:val="00736E24"/>
    <w:rsid w:val="00737195"/>
    <w:rsid w:val="00740AD2"/>
    <w:rsid w:val="00740BC8"/>
    <w:rsid w:val="00740EBC"/>
    <w:rsid w:val="00741C23"/>
    <w:rsid w:val="00741E6A"/>
    <w:rsid w:val="0074219F"/>
    <w:rsid w:val="007423F2"/>
    <w:rsid w:val="007425F1"/>
    <w:rsid w:val="00742D44"/>
    <w:rsid w:val="007431A0"/>
    <w:rsid w:val="00743574"/>
    <w:rsid w:val="007457A6"/>
    <w:rsid w:val="007457FF"/>
    <w:rsid w:val="007468DA"/>
    <w:rsid w:val="007507A0"/>
    <w:rsid w:val="007520CD"/>
    <w:rsid w:val="00752661"/>
    <w:rsid w:val="007527E7"/>
    <w:rsid w:val="00752882"/>
    <w:rsid w:val="00752B49"/>
    <w:rsid w:val="00753859"/>
    <w:rsid w:val="00753C59"/>
    <w:rsid w:val="00755DFC"/>
    <w:rsid w:val="0075629D"/>
    <w:rsid w:val="0075742A"/>
    <w:rsid w:val="0076022C"/>
    <w:rsid w:val="00760931"/>
    <w:rsid w:val="00762140"/>
    <w:rsid w:val="00762426"/>
    <w:rsid w:val="0076295E"/>
    <w:rsid w:val="00763B1F"/>
    <w:rsid w:val="00763C7A"/>
    <w:rsid w:val="00766F54"/>
    <w:rsid w:val="00767482"/>
    <w:rsid w:val="007707B4"/>
    <w:rsid w:val="00770A39"/>
    <w:rsid w:val="00770D86"/>
    <w:rsid w:val="007719F3"/>
    <w:rsid w:val="007732D5"/>
    <w:rsid w:val="00773608"/>
    <w:rsid w:val="00773893"/>
    <w:rsid w:val="007742F2"/>
    <w:rsid w:val="00775E52"/>
    <w:rsid w:val="00776126"/>
    <w:rsid w:val="0078338E"/>
    <w:rsid w:val="007837C7"/>
    <w:rsid w:val="00784147"/>
    <w:rsid w:val="007869F6"/>
    <w:rsid w:val="00786A75"/>
    <w:rsid w:val="0079181F"/>
    <w:rsid w:val="007928DC"/>
    <w:rsid w:val="00793768"/>
    <w:rsid w:val="00794424"/>
    <w:rsid w:val="00794D24"/>
    <w:rsid w:val="007A070C"/>
    <w:rsid w:val="007A0A3C"/>
    <w:rsid w:val="007A11E0"/>
    <w:rsid w:val="007A23D8"/>
    <w:rsid w:val="007A33B9"/>
    <w:rsid w:val="007A3831"/>
    <w:rsid w:val="007A5DE0"/>
    <w:rsid w:val="007A645F"/>
    <w:rsid w:val="007A64BE"/>
    <w:rsid w:val="007B0938"/>
    <w:rsid w:val="007B0A81"/>
    <w:rsid w:val="007B0DF0"/>
    <w:rsid w:val="007B0F2F"/>
    <w:rsid w:val="007B18C3"/>
    <w:rsid w:val="007B219B"/>
    <w:rsid w:val="007B63C3"/>
    <w:rsid w:val="007B68E0"/>
    <w:rsid w:val="007B741D"/>
    <w:rsid w:val="007C09D5"/>
    <w:rsid w:val="007C11F0"/>
    <w:rsid w:val="007C13E7"/>
    <w:rsid w:val="007C304B"/>
    <w:rsid w:val="007C30EA"/>
    <w:rsid w:val="007C59CB"/>
    <w:rsid w:val="007C7074"/>
    <w:rsid w:val="007C7AC6"/>
    <w:rsid w:val="007D3F2A"/>
    <w:rsid w:val="007D5AE4"/>
    <w:rsid w:val="007D653D"/>
    <w:rsid w:val="007E0F2C"/>
    <w:rsid w:val="007E1A66"/>
    <w:rsid w:val="007E2C7D"/>
    <w:rsid w:val="007E2DF0"/>
    <w:rsid w:val="007E393F"/>
    <w:rsid w:val="007E3C2B"/>
    <w:rsid w:val="007E4ACC"/>
    <w:rsid w:val="007E4D3A"/>
    <w:rsid w:val="007E4EB4"/>
    <w:rsid w:val="007E669D"/>
    <w:rsid w:val="007F2840"/>
    <w:rsid w:val="007F2F2B"/>
    <w:rsid w:val="007F4383"/>
    <w:rsid w:val="007F5253"/>
    <w:rsid w:val="007F638B"/>
    <w:rsid w:val="0080106D"/>
    <w:rsid w:val="0080123D"/>
    <w:rsid w:val="00804086"/>
    <w:rsid w:val="00805B9B"/>
    <w:rsid w:val="0080634B"/>
    <w:rsid w:val="00806B1B"/>
    <w:rsid w:val="00807916"/>
    <w:rsid w:val="008111BC"/>
    <w:rsid w:val="00815A06"/>
    <w:rsid w:val="00815E1F"/>
    <w:rsid w:val="00815FD4"/>
    <w:rsid w:val="008217AA"/>
    <w:rsid w:val="008230E1"/>
    <w:rsid w:val="008236E5"/>
    <w:rsid w:val="008239FD"/>
    <w:rsid w:val="008245A1"/>
    <w:rsid w:val="00824C9B"/>
    <w:rsid w:val="008269C1"/>
    <w:rsid w:val="00830377"/>
    <w:rsid w:val="00833D29"/>
    <w:rsid w:val="008373FF"/>
    <w:rsid w:val="00837A1F"/>
    <w:rsid w:val="008418E4"/>
    <w:rsid w:val="00845316"/>
    <w:rsid w:val="00847164"/>
    <w:rsid w:val="00847628"/>
    <w:rsid w:val="00847664"/>
    <w:rsid w:val="00847E14"/>
    <w:rsid w:val="00847F01"/>
    <w:rsid w:val="00852A8F"/>
    <w:rsid w:val="00852AE7"/>
    <w:rsid w:val="008533B7"/>
    <w:rsid w:val="008535E8"/>
    <w:rsid w:val="00854E74"/>
    <w:rsid w:val="0085528C"/>
    <w:rsid w:val="0085793C"/>
    <w:rsid w:val="0085798C"/>
    <w:rsid w:val="00857C4F"/>
    <w:rsid w:val="00857FF0"/>
    <w:rsid w:val="00860A91"/>
    <w:rsid w:val="008613BF"/>
    <w:rsid w:val="00861842"/>
    <w:rsid w:val="00862DC1"/>
    <w:rsid w:val="00865679"/>
    <w:rsid w:val="00867A2A"/>
    <w:rsid w:val="00867A2D"/>
    <w:rsid w:val="00870869"/>
    <w:rsid w:val="0087099C"/>
    <w:rsid w:val="008738A8"/>
    <w:rsid w:val="008743FE"/>
    <w:rsid w:val="008748A3"/>
    <w:rsid w:val="008804C5"/>
    <w:rsid w:val="0088070C"/>
    <w:rsid w:val="00880803"/>
    <w:rsid w:val="00880DD5"/>
    <w:rsid w:val="008816B8"/>
    <w:rsid w:val="00881A65"/>
    <w:rsid w:val="00881FDB"/>
    <w:rsid w:val="00884264"/>
    <w:rsid w:val="008847E1"/>
    <w:rsid w:val="008847E5"/>
    <w:rsid w:val="00885118"/>
    <w:rsid w:val="00886599"/>
    <w:rsid w:val="008868B3"/>
    <w:rsid w:val="00887304"/>
    <w:rsid w:val="00887C95"/>
    <w:rsid w:val="00890912"/>
    <w:rsid w:val="008909E4"/>
    <w:rsid w:val="00891108"/>
    <w:rsid w:val="00891B3C"/>
    <w:rsid w:val="00891B75"/>
    <w:rsid w:val="008920E6"/>
    <w:rsid w:val="00892F94"/>
    <w:rsid w:val="008947D5"/>
    <w:rsid w:val="00894F2A"/>
    <w:rsid w:val="0089550E"/>
    <w:rsid w:val="008A1125"/>
    <w:rsid w:val="008A3451"/>
    <w:rsid w:val="008A3A91"/>
    <w:rsid w:val="008A433E"/>
    <w:rsid w:val="008A4CEA"/>
    <w:rsid w:val="008A7685"/>
    <w:rsid w:val="008A76C3"/>
    <w:rsid w:val="008A7EF7"/>
    <w:rsid w:val="008B016A"/>
    <w:rsid w:val="008B0596"/>
    <w:rsid w:val="008B0CFA"/>
    <w:rsid w:val="008B1003"/>
    <w:rsid w:val="008B2B49"/>
    <w:rsid w:val="008B35B7"/>
    <w:rsid w:val="008B557B"/>
    <w:rsid w:val="008B63BD"/>
    <w:rsid w:val="008B65AC"/>
    <w:rsid w:val="008B6C1B"/>
    <w:rsid w:val="008C23FC"/>
    <w:rsid w:val="008C2536"/>
    <w:rsid w:val="008C27F6"/>
    <w:rsid w:val="008C2C78"/>
    <w:rsid w:val="008C362A"/>
    <w:rsid w:val="008C47E2"/>
    <w:rsid w:val="008C5687"/>
    <w:rsid w:val="008C6233"/>
    <w:rsid w:val="008C6395"/>
    <w:rsid w:val="008C7562"/>
    <w:rsid w:val="008C783E"/>
    <w:rsid w:val="008D08B1"/>
    <w:rsid w:val="008D1395"/>
    <w:rsid w:val="008D1A2E"/>
    <w:rsid w:val="008D1F7E"/>
    <w:rsid w:val="008D3334"/>
    <w:rsid w:val="008D3F64"/>
    <w:rsid w:val="008D4161"/>
    <w:rsid w:val="008D45C7"/>
    <w:rsid w:val="008D58DF"/>
    <w:rsid w:val="008D669D"/>
    <w:rsid w:val="008D67B9"/>
    <w:rsid w:val="008D6C3C"/>
    <w:rsid w:val="008E0AC4"/>
    <w:rsid w:val="008F00FD"/>
    <w:rsid w:val="008F157D"/>
    <w:rsid w:val="008F1B37"/>
    <w:rsid w:val="008F1CF0"/>
    <w:rsid w:val="008F24B4"/>
    <w:rsid w:val="008F284B"/>
    <w:rsid w:val="008F29B2"/>
    <w:rsid w:val="008F3710"/>
    <w:rsid w:val="00900A5B"/>
    <w:rsid w:val="0090120B"/>
    <w:rsid w:val="0090142D"/>
    <w:rsid w:val="00901525"/>
    <w:rsid w:val="00901B43"/>
    <w:rsid w:val="0090350B"/>
    <w:rsid w:val="009035DE"/>
    <w:rsid w:val="00907660"/>
    <w:rsid w:val="009101CD"/>
    <w:rsid w:val="00911B68"/>
    <w:rsid w:val="0091261D"/>
    <w:rsid w:val="00912C10"/>
    <w:rsid w:val="00912C6D"/>
    <w:rsid w:val="00913D9A"/>
    <w:rsid w:val="00914C08"/>
    <w:rsid w:val="00914C8F"/>
    <w:rsid w:val="00914F1C"/>
    <w:rsid w:val="0091672E"/>
    <w:rsid w:val="00917A37"/>
    <w:rsid w:val="00917BA2"/>
    <w:rsid w:val="009223E8"/>
    <w:rsid w:val="009229D9"/>
    <w:rsid w:val="00922F43"/>
    <w:rsid w:val="009237B6"/>
    <w:rsid w:val="009250A7"/>
    <w:rsid w:val="009254F8"/>
    <w:rsid w:val="00926068"/>
    <w:rsid w:val="009265B3"/>
    <w:rsid w:val="00932F07"/>
    <w:rsid w:val="009346EA"/>
    <w:rsid w:val="009346FE"/>
    <w:rsid w:val="009353C3"/>
    <w:rsid w:val="0093587B"/>
    <w:rsid w:val="00937522"/>
    <w:rsid w:val="0093790B"/>
    <w:rsid w:val="0094121D"/>
    <w:rsid w:val="00942569"/>
    <w:rsid w:val="0094379A"/>
    <w:rsid w:val="00944CF2"/>
    <w:rsid w:val="00945FF9"/>
    <w:rsid w:val="00947FC0"/>
    <w:rsid w:val="00950E73"/>
    <w:rsid w:val="00952C25"/>
    <w:rsid w:val="00953D41"/>
    <w:rsid w:val="00954315"/>
    <w:rsid w:val="0095446A"/>
    <w:rsid w:val="009545B7"/>
    <w:rsid w:val="00955B9E"/>
    <w:rsid w:val="009562FF"/>
    <w:rsid w:val="00961871"/>
    <w:rsid w:val="00964FA9"/>
    <w:rsid w:val="0096580A"/>
    <w:rsid w:val="00965827"/>
    <w:rsid w:val="00965A13"/>
    <w:rsid w:val="00965D36"/>
    <w:rsid w:val="009703EF"/>
    <w:rsid w:val="00970AAD"/>
    <w:rsid w:val="00970EDE"/>
    <w:rsid w:val="009712D4"/>
    <w:rsid w:val="0097143F"/>
    <w:rsid w:val="00973210"/>
    <w:rsid w:val="00976B3A"/>
    <w:rsid w:val="00977B68"/>
    <w:rsid w:val="009801D4"/>
    <w:rsid w:val="0098029A"/>
    <w:rsid w:val="009811F3"/>
    <w:rsid w:val="00981B72"/>
    <w:rsid w:val="009821A7"/>
    <w:rsid w:val="00982EF7"/>
    <w:rsid w:val="00983910"/>
    <w:rsid w:val="0098481D"/>
    <w:rsid w:val="00985692"/>
    <w:rsid w:val="00990AD0"/>
    <w:rsid w:val="0099135C"/>
    <w:rsid w:val="00992F2F"/>
    <w:rsid w:val="009939CA"/>
    <w:rsid w:val="00994FD9"/>
    <w:rsid w:val="00996360"/>
    <w:rsid w:val="00996496"/>
    <w:rsid w:val="0099689C"/>
    <w:rsid w:val="00996A66"/>
    <w:rsid w:val="00997002"/>
    <w:rsid w:val="009A0DB8"/>
    <w:rsid w:val="009A1870"/>
    <w:rsid w:val="009A203B"/>
    <w:rsid w:val="009A51C9"/>
    <w:rsid w:val="009A5750"/>
    <w:rsid w:val="009A6A1A"/>
    <w:rsid w:val="009A723A"/>
    <w:rsid w:val="009A752B"/>
    <w:rsid w:val="009B3FB3"/>
    <w:rsid w:val="009B4B3E"/>
    <w:rsid w:val="009B586B"/>
    <w:rsid w:val="009B5B7D"/>
    <w:rsid w:val="009C1E87"/>
    <w:rsid w:val="009C22BE"/>
    <w:rsid w:val="009C3891"/>
    <w:rsid w:val="009D107C"/>
    <w:rsid w:val="009D20C2"/>
    <w:rsid w:val="009D268A"/>
    <w:rsid w:val="009D294F"/>
    <w:rsid w:val="009D3CE7"/>
    <w:rsid w:val="009D4A41"/>
    <w:rsid w:val="009D4DE1"/>
    <w:rsid w:val="009D59A4"/>
    <w:rsid w:val="009D61C4"/>
    <w:rsid w:val="009D7E61"/>
    <w:rsid w:val="009E0049"/>
    <w:rsid w:val="009E19A7"/>
    <w:rsid w:val="009E1B76"/>
    <w:rsid w:val="009E3EE4"/>
    <w:rsid w:val="009E47F5"/>
    <w:rsid w:val="009E6185"/>
    <w:rsid w:val="009E66BC"/>
    <w:rsid w:val="009E6DF8"/>
    <w:rsid w:val="009F0507"/>
    <w:rsid w:val="009F09CD"/>
    <w:rsid w:val="009F1DF2"/>
    <w:rsid w:val="009F2165"/>
    <w:rsid w:val="009F371C"/>
    <w:rsid w:val="009F3FF2"/>
    <w:rsid w:val="009F4B0C"/>
    <w:rsid w:val="009F73A7"/>
    <w:rsid w:val="00A02D89"/>
    <w:rsid w:val="00A0645D"/>
    <w:rsid w:val="00A06A2B"/>
    <w:rsid w:val="00A07B92"/>
    <w:rsid w:val="00A115C4"/>
    <w:rsid w:val="00A1177D"/>
    <w:rsid w:val="00A11AD4"/>
    <w:rsid w:val="00A13AEE"/>
    <w:rsid w:val="00A13B02"/>
    <w:rsid w:val="00A15A6B"/>
    <w:rsid w:val="00A166A9"/>
    <w:rsid w:val="00A17968"/>
    <w:rsid w:val="00A17E35"/>
    <w:rsid w:val="00A17F0B"/>
    <w:rsid w:val="00A21419"/>
    <w:rsid w:val="00A2203B"/>
    <w:rsid w:val="00A223E1"/>
    <w:rsid w:val="00A22452"/>
    <w:rsid w:val="00A22C76"/>
    <w:rsid w:val="00A2559D"/>
    <w:rsid w:val="00A26AD1"/>
    <w:rsid w:val="00A27748"/>
    <w:rsid w:val="00A31BAB"/>
    <w:rsid w:val="00A3211D"/>
    <w:rsid w:val="00A333C0"/>
    <w:rsid w:val="00A33908"/>
    <w:rsid w:val="00A34465"/>
    <w:rsid w:val="00A35EFC"/>
    <w:rsid w:val="00A363D6"/>
    <w:rsid w:val="00A3670E"/>
    <w:rsid w:val="00A36B63"/>
    <w:rsid w:val="00A40CD4"/>
    <w:rsid w:val="00A41EC3"/>
    <w:rsid w:val="00A4351C"/>
    <w:rsid w:val="00A43F2A"/>
    <w:rsid w:val="00A43F61"/>
    <w:rsid w:val="00A462C7"/>
    <w:rsid w:val="00A507A1"/>
    <w:rsid w:val="00A50D28"/>
    <w:rsid w:val="00A51305"/>
    <w:rsid w:val="00A52BEB"/>
    <w:rsid w:val="00A53D3D"/>
    <w:rsid w:val="00A54C5C"/>
    <w:rsid w:val="00A55302"/>
    <w:rsid w:val="00A56C4D"/>
    <w:rsid w:val="00A579C1"/>
    <w:rsid w:val="00A60E91"/>
    <w:rsid w:val="00A61145"/>
    <w:rsid w:val="00A63A63"/>
    <w:rsid w:val="00A641A8"/>
    <w:rsid w:val="00A643B2"/>
    <w:rsid w:val="00A66136"/>
    <w:rsid w:val="00A667C1"/>
    <w:rsid w:val="00A667EC"/>
    <w:rsid w:val="00A70239"/>
    <w:rsid w:val="00A723C0"/>
    <w:rsid w:val="00A7316B"/>
    <w:rsid w:val="00A74052"/>
    <w:rsid w:val="00A75FF9"/>
    <w:rsid w:val="00A82AD9"/>
    <w:rsid w:val="00A82EAB"/>
    <w:rsid w:val="00A83738"/>
    <w:rsid w:val="00A8385B"/>
    <w:rsid w:val="00A838BA"/>
    <w:rsid w:val="00A85658"/>
    <w:rsid w:val="00A8602B"/>
    <w:rsid w:val="00A86044"/>
    <w:rsid w:val="00A866AF"/>
    <w:rsid w:val="00A86B63"/>
    <w:rsid w:val="00A86C9F"/>
    <w:rsid w:val="00A90E83"/>
    <w:rsid w:val="00A90E8C"/>
    <w:rsid w:val="00A94766"/>
    <w:rsid w:val="00A94F3E"/>
    <w:rsid w:val="00A976F6"/>
    <w:rsid w:val="00AA0853"/>
    <w:rsid w:val="00AA0CEA"/>
    <w:rsid w:val="00AA1395"/>
    <w:rsid w:val="00AA15D5"/>
    <w:rsid w:val="00AA1625"/>
    <w:rsid w:val="00AA2E6D"/>
    <w:rsid w:val="00AA49B3"/>
    <w:rsid w:val="00AA6527"/>
    <w:rsid w:val="00AA6F0A"/>
    <w:rsid w:val="00AB14BD"/>
    <w:rsid w:val="00AB3850"/>
    <w:rsid w:val="00AB48C6"/>
    <w:rsid w:val="00AB5343"/>
    <w:rsid w:val="00AB54AA"/>
    <w:rsid w:val="00AB6811"/>
    <w:rsid w:val="00AB6C19"/>
    <w:rsid w:val="00AB7070"/>
    <w:rsid w:val="00AC02AB"/>
    <w:rsid w:val="00AC3544"/>
    <w:rsid w:val="00AC3840"/>
    <w:rsid w:val="00AC395E"/>
    <w:rsid w:val="00AC3BE9"/>
    <w:rsid w:val="00AC597E"/>
    <w:rsid w:val="00AC5F94"/>
    <w:rsid w:val="00AC6BBC"/>
    <w:rsid w:val="00AC6FDB"/>
    <w:rsid w:val="00AD039A"/>
    <w:rsid w:val="00AD05EE"/>
    <w:rsid w:val="00AD264A"/>
    <w:rsid w:val="00AD653A"/>
    <w:rsid w:val="00AD75FF"/>
    <w:rsid w:val="00AD7C7C"/>
    <w:rsid w:val="00AD7E5B"/>
    <w:rsid w:val="00AE020F"/>
    <w:rsid w:val="00AE02B3"/>
    <w:rsid w:val="00AE3568"/>
    <w:rsid w:val="00AE3B9C"/>
    <w:rsid w:val="00AE429A"/>
    <w:rsid w:val="00AE4B46"/>
    <w:rsid w:val="00AE56E0"/>
    <w:rsid w:val="00AE5948"/>
    <w:rsid w:val="00AE6363"/>
    <w:rsid w:val="00AF07F4"/>
    <w:rsid w:val="00AF10F8"/>
    <w:rsid w:val="00AF46B9"/>
    <w:rsid w:val="00AF4FEC"/>
    <w:rsid w:val="00AF5A60"/>
    <w:rsid w:val="00AF6434"/>
    <w:rsid w:val="00AF6E82"/>
    <w:rsid w:val="00AF75D5"/>
    <w:rsid w:val="00B00854"/>
    <w:rsid w:val="00B00A65"/>
    <w:rsid w:val="00B00C4A"/>
    <w:rsid w:val="00B00EBB"/>
    <w:rsid w:val="00B02144"/>
    <w:rsid w:val="00B043CA"/>
    <w:rsid w:val="00B043FF"/>
    <w:rsid w:val="00B04DB8"/>
    <w:rsid w:val="00B04ECB"/>
    <w:rsid w:val="00B05A05"/>
    <w:rsid w:val="00B10927"/>
    <w:rsid w:val="00B11762"/>
    <w:rsid w:val="00B11C01"/>
    <w:rsid w:val="00B132BE"/>
    <w:rsid w:val="00B1353D"/>
    <w:rsid w:val="00B14F56"/>
    <w:rsid w:val="00B15DA1"/>
    <w:rsid w:val="00B17A11"/>
    <w:rsid w:val="00B2004F"/>
    <w:rsid w:val="00B21232"/>
    <w:rsid w:val="00B21732"/>
    <w:rsid w:val="00B2330A"/>
    <w:rsid w:val="00B24009"/>
    <w:rsid w:val="00B24B7A"/>
    <w:rsid w:val="00B253DD"/>
    <w:rsid w:val="00B26072"/>
    <w:rsid w:val="00B26564"/>
    <w:rsid w:val="00B30D71"/>
    <w:rsid w:val="00B311A2"/>
    <w:rsid w:val="00B3282A"/>
    <w:rsid w:val="00B32857"/>
    <w:rsid w:val="00B34BD1"/>
    <w:rsid w:val="00B34D24"/>
    <w:rsid w:val="00B3546E"/>
    <w:rsid w:val="00B377EC"/>
    <w:rsid w:val="00B41481"/>
    <w:rsid w:val="00B426A9"/>
    <w:rsid w:val="00B43146"/>
    <w:rsid w:val="00B4332E"/>
    <w:rsid w:val="00B43975"/>
    <w:rsid w:val="00B43B98"/>
    <w:rsid w:val="00B450F2"/>
    <w:rsid w:val="00B4563B"/>
    <w:rsid w:val="00B45D4D"/>
    <w:rsid w:val="00B4791E"/>
    <w:rsid w:val="00B525BC"/>
    <w:rsid w:val="00B531EB"/>
    <w:rsid w:val="00B54497"/>
    <w:rsid w:val="00B54EB3"/>
    <w:rsid w:val="00B5505E"/>
    <w:rsid w:val="00B5600A"/>
    <w:rsid w:val="00B5713A"/>
    <w:rsid w:val="00B576B2"/>
    <w:rsid w:val="00B6232D"/>
    <w:rsid w:val="00B6298D"/>
    <w:rsid w:val="00B62C4C"/>
    <w:rsid w:val="00B63973"/>
    <w:rsid w:val="00B67EFE"/>
    <w:rsid w:val="00B710CC"/>
    <w:rsid w:val="00B7110F"/>
    <w:rsid w:val="00B71587"/>
    <w:rsid w:val="00B72267"/>
    <w:rsid w:val="00B72FEC"/>
    <w:rsid w:val="00B741E6"/>
    <w:rsid w:val="00B74E49"/>
    <w:rsid w:val="00B76F09"/>
    <w:rsid w:val="00B77339"/>
    <w:rsid w:val="00B80564"/>
    <w:rsid w:val="00B8085F"/>
    <w:rsid w:val="00B80AF7"/>
    <w:rsid w:val="00B81C1E"/>
    <w:rsid w:val="00B833A3"/>
    <w:rsid w:val="00B87FF3"/>
    <w:rsid w:val="00B935A7"/>
    <w:rsid w:val="00B9410C"/>
    <w:rsid w:val="00B945A3"/>
    <w:rsid w:val="00B945AD"/>
    <w:rsid w:val="00B948CD"/>
    <w:rsid w:val="00B95A1E"/>
    <w:rsid w:val="00B962F2"/>
    <w:rsid w:val="00BA0238"/>
    <w:rsid w:val="00BA089B"/>
    <w:rsid w:val="00BA0FEC"/>
    <w:rsid w:val="00BA115C"/>
    <w:rsid w:val="00BA139F"/>
    <w:rsid w:val="00BA2190"/>
    <w:rsid w:val="00BA5CD9"/>
    <w:rsid w:val="00BB1370"/>
    <w:rsid w:val="00BB284E"/>
    <w:rsid w:val="00BB3566"/>
    <w:rsid w:val="00BB432A"/>
    <w:rsid w:val="00BB73CA"/>
    <w:rsid w:val="00BC1157"/>
    <w:rsid w:val="00BC19D6"/>
    <w:rsid w:val="00BC2324"/>
    <w:rsid w:val="00BC3D63"/>
    <w:rsid w:val="00BC64DC"/>
    <w:rsid w:val="00BD09F8"/>
    <w:rsid w:val="00BD1F63"/>
    <w:rsid w:val="00BD2409"/>
    <w:rsid w:val="00BD2781"/>
    <w:rsid w:val="00BD291B"/>
    <w:rsid w:val="00BD2CDD"/>
    <w:rsid w:val="00BD504D"/>
    <w:rsid w:val="00BD5D67"/>
    <w:rsid w:val="00BD67B0"/>
    <w:rsid w:val="00BD6CAE"/>
    <w:rsid w:val="00BE06C6"/>
    <w:rsid w:val="00BE09FC"/>
    <w:rsid w:val="00BE17E7"/>
    <w:rsid w:val="00BE3997"/>
    <w:rsid w:val="00BE44B1"/>
    <w:rsid w:val="00BE5DBB"/>
    <w:rsid w:val="00BE7D76"/>
    <w:rsid w:val="00BF0B2E"/>
    <w:rsid w:val="00BF1DC3"/>
    <w:rsid w:val="00BF25B1"/>
    <w:rsid w:val="00BF2AD1"/>
    <w:rsid w:val="00BF3A6A"/>
    <w:rsid w:val="00BF7705"/>
    <w:rsid w:val="00C01689"/>
    <w:rsid w:val="00C02880"/>
    <w:rsid w:val="00C04810"/>
    <w:rsid w:val="00C06FD5"/>
    <w:rsid w:val="00C075D6"/>
    <w:rsid w:val="00C1004C"/>
    <w:rsid w:val="00C11021"/>
    <w:rsid w:val="00C13A52"/>
    <w:rsid w:val="00C17684"/>
    <w:rsid w:val="00C17DAF"/>
    <w:rsid w:val="00C20A13"/>
    <w:rsid w:val="00C21F2A"/>
    <w:rsid w:val="00C23D1D"/>
    <w:rsid w:val="00C242A1"/>
    <w:rsid w:val="00C24C1A"/>
    <w:rsid w:val="00C32FCE"/>
    <w:rsid w:val="00C33CC5"/>
    <w:rsid w:val="00C33FA1"/>
    <w:rsid w:val="00C342A0"/>
    <w:rsid w:val="00C342C5"/>
    <w:rsid w:val="00C34D2E"/>
    <w:rsid w:val="00C36C4A"/>
    <w:rsid w:val="00C41226"/>
    <w:rsid w:val="00C42AB3"/>
    <w:rsid w:val="00C42F5F"/>
    <w:rsid w:val="00C44AD9"/>
    <w:rsid w:val="00C44E48"/>
    <w:rsid w:val="00C455D8"/>
    <w:rsid w:val="00C46969"/>
    <w:rsid w:val="00C47F1F"/>
    <w:rsid w:val="00C52851"/>
    <w:rsid w:val="00C53B46"/>
    <w:rsid w:val="00C53E01"/>
    <w:rsid w:val="00C5557E"/>
    <w:rsid w:val="00C556CA"/>
    <w:rsid w:val="00C56A78"/>
    <w:rsid w:val="00C573B8"/>
    <w:rsid w:val="00C57BDC"/>
    <w:rsid w:val="00C57C60"/>
    <w:rsid w:val="00C60C73"/>
    <w:rsid w:val="00C6322F"/>
    <w:rsid w:val="00C65C4B"/>
    <w:rsid w:val="00C65CA5"/>
    <w:rsid w:val="00C67F17"/>
    <w:rsid w:val="00C70016"/>
    <w:rsid w:val="00C708E2"/>
    <w:rsid w:val="00C71856"/>
    <w:rsid w:val="00C71B8D"/>
    <w:rsid w:val="00C7226E"/>
    <w:rsid w:val="00C72A32"/>
    <w:rsid w:val="00C73B66"/>
    <w:rsid w:val="00C74A16"/>
    <w:rsid w:val="00C755EA"/>
    <w:rsid w:val="00C76091"/>
    <w:rsid w:val="00C7649A"/>
    <w:rsid w:val="00C7727E"/>
    <w:rsid w:val="00C80392"/>
    <w:rsid w:val="00C80406"/>
    <w:rsid w:val="00C8113C"/>
    <w:rsid w:val="00C832BB"/>
    <w:rsid w:val="00C83DCA"/>
    <w:rsid w:val="00C90CDE"/>
    <w:rsid w:val="00C919D1"/>
    <w:rsid w:val="00C9219D"/>
    <w:rsid w:val="00C92A24"/>
    <w:rsid w:val="00C93016"/>
    <w:rsid w:val="00C93611"/>
    <w:rsid w:val="00C93726"/>
    <w:rsid w:val="00C94E20"/>
    <w:rsid w:val="00C94E63"/>
    <w:rsid w:val="00C9568E"/>
    <w:rsid w:val="00C96966"/>
    <w:rsid w:val="00CA2158"/>
    <w:rsid w:val="00CA27AA"/>
    <w:rsid w:val="00CA2BD8"/>
    <w:rsid w:val="00CA3FDA"/>
    <w:rsid w:val="00CA4822"/>
    <w:rsid w:val="00CA5968"/>
    <w:rsid w:val="00CA5DFE"/>
    <w:rsid w:val="00CA7D48"/>
    <w:rsid w:val="00CB0EAE"/>
    <w:rsid w:val="00CB149A"/>
    <w:rsid w:val="00CB1594"/>
    <w:rsid w:val="00CB1C7F"/>
    <w:rsid w:val="00CB1DF2"/>
    <w:rsid w:val="00CB2D71"/>
    <w:rsid w:val="00CB4B4B"/>
    <w:rsid w:val="00CB5EA7"/>
    <w:rsid w:val="00CB5FF1"/>
    <w:rsid w:val="00CB6EE7"/>
    <w:rsid w:val="00CC0841"/>
    <w:rsid w:val="00CC0D55"/>
    <w:rsid w:val="00CC19F9"/>
    <w:rsid w:val="00CC54F0"/>
    <w:rsid w:val="00CC6423"/>
    <w:rsid w:val="00CC6468"/>
    <w:rsid w:val="00CD2702"/>
    <w:rsid w:val="00CD3115"/>
    <w:rsid w:val="00CD60A7"/>
    <w:rsid w:val="00CD629B"/>
    <w:rsid w:val="00CD63C1"/>
    <w:rsid w:val="00CD7311"/>
    <w:rsid w:val="00CD7772"/>
    <w:rsid w:val="00CD7E8D"/>
    <w:rsid w:val="00CE0093"/>
    <w:rsid w:val="00CE1C8E"/>
    <w:rsid w:val="00CE3039"/>
    <w:rsid w:val="00CE4C37"/>
    <w:rsid w:val="00CE5E85"/>
    <w:rsid w:val="00CE6279"/>
    <w:rsid w:val="00CF0290"/>
    <w:rsid w:val="00CF34DD"/>
    <w:rsid w:val="00CF3860"/>
    <w:rsid w:val="00CF442F"/>
    <w:rsid w:val="00CF4467"/>
    <w:rsid w:val="00CF4BAF"/>
    <w:rsid w:val="00CF5283"/>
    <w:rsid w:val="00CF74D5"/>
    <w:rsid w:val="00CF77A0"/>
    <w:rsid w:val="00D06EC2"/>
    <w:rsid w:val="00D073E5"/>
    <w:rsid w:val="00D10AC0"/>
    <w:rsid w:val="00D12C7C"/>
    <w:rsid w:val="00D12EB4"/>
    <w:rsid w:val="00D14AB9"/>
    <w:rsid w:val="00D14E66"/>
    <w:rsid w:val="00D155DD"/>
    <w:rsid w:val="00D1583F"/>
    <w:rsid w:val="00D2127C"/>
    <w:rsid w:val="00D22F38"/>
    <w:rsid w:val="00D2681D"/>
    <w:rsid w:val="00D302B4"/>
    <w:rsid w:val="00D324D0"/>
    <w:rsid w:val="00D324EB"/>
    <w:rsid w:val="00D33AD0"/>
    <w:rsid w:val="00D33F9F"/>
    <w:rsid w:val="00D350B4"/>
    <w:rsid w:val="00D3554A"/>
    <w:rsid w:val="00D3580B"/>
    <w:rsid w:val="00D35BC8"/>
    <w:rsid w:val="00D36265"/>
    <w:rsid w:val="00D3649E"/>
    <w:rsid w:val="00D36FE0"/>
    <w:rsid w:val="00D40013"/>
    <w:rsid w:val="00D41D83"/>
    <w:rsid w:val="00D42ADA"/>
    <w:rsid w:val="00D470DA"/>
    <w:rsid w:val="00D47AEE"/>
    <w:rsid w:val="00D5152D"/>
    <w:rsid w:val="00D529F0"/>
    <w:rsid w:val="00D52EE7"/>
    <w:rsid w:val="00D53DAA"/>
    <w:rsid w:val="00D55C6B"/>
    <w:rsid w:val="00D57030"/>
    <w:rsid w:val="00D6034C"/>
    <w:rsid w:val="00D62119"/>
    <w:rsid w:val="00D62CC7"/>
    <w:rsid w:val="00D6664F"/>
    <w:rsid w:val="00D670FD"/>
    <w:rsid w:val="00D7066C"/>
    <w:rsid w:val="00D71EFC"/>
    <w:rsid w:val="00D72544"/>
    <w:rsid w:val="00D73E21"/>
    <w:rsid w:val="00D74F95"/>
    <w:rsid w:val="00D762F0"/>
    <w:rsid w:val="00D769A1"/>
    <w:rsid w:val="00D809CD"/>
    <w:rsid w:val="00D81BD1"/>
    <w:rsid w:val="00D81D6E"/>
    <w:rsid w:val="00D81F0A"/>
    <w:rsid w:val="00D833EE"/>
    <w:rsid w:val="00D8399B"/>
    <w:rsid w:val="00D84023"/>
    <w:rsid w:val="00D85A5E"/>
    <w:rsid w:val="00D866F9"/>
    <w:rsid w:val="00D87DE8"/>
    <w:rsid w:val="00D94B1E"/>
    <w:rsid w:val="00D96198"/>
    <w:rsid w:val="00D9629A"/>
    <w:rsid w:val="00DA0282"/>
    <w:rsid w:val="00DA0677"/>
    <w:rsid w:val="00DA1C9D"/>
    <w:rsid w:val="00DA4E92"/>
    <w:rsid w:val="00DA57D9"/>
    <w:rsid w:val="00DB353E"/>
    <w:rsid w:val="00DB3DE6"/>
    <w:rsid w:val="00DB40A5"/>
    <w:rsid w:val="00DB541D"/>
    <w:rsid w:val="00DB66D6"/>
    <w:rsid w:val="00DB6AEE"/>
    <w:rsid w:val="00DB6B61"/>
    <w:rsid w:val="00DB7F03"/>
    <w:rsid w:val="00DC184A"/>
    <w:rsid w:val="00DC18A8"/>
    <w:rsid w:val="00DC1CB1"/>
    <w:rsid w:val="00DC23C3"/>
    <w:rsid w:val="00DC3A34"/>
    <w:rsid w:val="00DC4FCE"/>
    <w:rsid w:val="00DC6F99"/>
    <w:rsid w:val="00DC7ACB"/>
    <w:rsid w:val="00DD0302"/>
    <w:rsid w:val="00DD0582"/>
    <w:rsid w:val="00DD24C2"/>
    <w:rsid w:val="00DD2BFF"/>
    <w:rsid w:val="00DD2FA9"/>
    <w:rsid w:val="00DD371C"/>
    <w:rsid w:val="00DD3828"/>
    <w:rsid w:val="00DD3BF4"/>
    <w:rsid w:val="00DD550A"/>
    <w:rsid w:val="00DD55B6"/>
    <w:rsid w:val="00DD6AC8"/>
    <w:rsid w:val="00DD6CE5"/>
    <w:rsid w:val="00DE05B8"/>
    <w:rsid w:val="00DE108B"/>
    <w:rsid w:val="00DE241A"/>
    <w:rsid w:val="00DE44F2"/>
    <w:rsid w:val="00DE53E0"/>
    <w:rsid w:val="00DE7707"/>
    <w:rsid w:val="00DE7B16"/>
    <w:rsid w:val="00DE7B26"/>
    <w:rsid w:val="00DF3C14"/>
    <w:rsid w:val="00DF4E78"/>
    <w:rsid w:val="00DF56E0"/>
    <w:rsid w:val="00DF61F4"/>
    <w:rsid w:val="00DF7314"/>
    <w:rsid w:val="00DF7634"/>
    <w:rsid w:val="00DF7F52"/>
    <w:rsid w:val="00E028C8"/>
    <w:rsid w:val="00E036D4"/>
    <w:rsid w:val="00E03778"/>
    <w:rsid w:val="00E044BA"/>
    <w:rsid w:val="00E07B76"/>
    <w:rsid w:val="00E1027A"/>
    <w:rsid w:val="00E121C9"/>
    <w:rsid w:val="00E128B0"/>
    <w:rsid w:val="00E12EA2"/>
    <w:rsid w:val="00E14602"/>
    <w:rsid w:val="00E169E1"/>
    <w:rsid w:val="00E17523"/>
    <w:rsid w:val="00E17CD3"/>
    <w:rsid w:val="00E20D0E"/>
    <w:rsid w:val="00E20E53"/>
    <w:rsid w:val="00E22134"/>
    <w:rsid w:val="00E22B1D"/>
    <w:rsid w:val="00E22FC3"/>
    <w:rsid w:val="00E23A7B"/>
    <w:rsid w:val="00E2515E"/>
    <w:rsid w:val="00E25304"/>
    <w:rsid w:val="00E26041"/>
    <w:rsid w:val="00E2678E"/>
    <w:rsid w:val="00E26E0F"/>
    <w:rsid w:val="00E27252"/>
    <w:rsid w:val="00E31FC5"/>
    <w:rsid w:val="00E328E2"/>
    <w:rsid w:val="00E32F95"/>
    <w:rsid w:val="00E335F9"/>
    <w:rsid w:val="00E337CC"/>
    <w:rsid w:val="00E338DA"/>
    <w:rsid w:val="00E362E2"/>
    <w:rsid w:val="00E36DDC"/>
    <w:rsid w:val="00E418E0"/>
    <w:rsid w:val="00E41908"/>
    <w:rsid w:val="00E431BB"/>
    <w:rsid w:val="00E434E0"/>
    <w:rsid w:val="00E4421F"/>
    <w:rsid w:val="00E450E1"/>
    <w:rsid w:val="00E46950"/>
    <w:rsid w:val="00E46CA9"/>
    <w:rsid w:val="00E50C0D"/>
    <w:rsid w:val="00E5304F"/>
    <w:rsid w:val="00E54D8B"/>
    <w:rsid w:val="00E57348"/>
    <w:rsid w:val="00E6140E"/>
    <w:rsid w:val="00E617B9"/>
    <w:rsid w:val="00E63A38"/>
    <w:rsid w:val="00E65D59"/>
    <w:rsid w:val="00E66100"/>
    <w:rsid w:val="00E679ED"/>
    <w:rsid w:val="00E73B83"/>
    <w:rsid w:val="00E74489"/>
    <w:rsid w:val="00E80A67"/>
    <w:rsid w:val="00E83B57"/>
    <w:rsid w:val="00E84D6D"/>
    <w:rsid w:val="00E85F04"/>
    <w:rsid w:val="00E862E1"/>
    <w:rsid w:val="00E8649C"/>
    <w:rsid w:val="00E864D3"/>
    <w:rsid w:val="00E87A32"/>
    <w:rsid w:val="00E90C4B"/>
    <w:rsid w:val="00E915CA"/>
    <w:rsid w:val="00E915EB"/>
    <w:rsid w:val="00E9500C"/>
    <w:rsid w:val="00E95355"/>
    <w:rsid w:val="00E953F9"/>
    <w:rsid w:val="00E95518"/>
    <w:rsid w:val="00EA0888"/>
    <w:rsid w:val="00EA1872"/>
    <w:rsid w:val="00EA1D5F"/>
    <w:rsid w:val="00EA367B"/>
    <w:rsid w:val="00EA3A33"/>
    <w:rsid w:val="00EA5363"/>
    <w:rsid w:val="00EA5782"/>
    <w:rsid w:val="00EA6A7A"/>
    <w:rsid w:val="00EB076E"/>
    <w:rsid w:val="00EB0BB5"/>
    <w:rsid w:val="00EB0E60"/>
    <w:rsid w:val="00EB12CC"/>
    <w:rsid w:val="00EB3C30"/>
    <w:rsid w:val="00EB4103"/>
    <w:rsid w:val="00EB489D"/>
    <w:rsid w:val="00EB4F10"/>
    <w:rsid w:val="00EB54FC"/>
    <w:rsid w:val="00EB6B1E"/>
    <w:rsid w:val="00EB6DD7"/>
    <w:rsid w:val="00EB71C5"/>
    <w:rsid w:val="00EB740F"/>
    <w:rsid w:val="00EB7F87"/>
    <w:rsid w:val="00EC057C"/>
    <w:rsid w:val="00EC6E11"/>
    <w:rsid w:val="00EC71AE"/>
    <w:rsid w:val="00EC7626"/>
    <w:rsid w:val="00ED1529"/>
    <w:rsid w:val="00ED1D11"/>
    <w:rsid w:val="00ED5B5E"/>
    <w:rsid w:val="00ED643D"/>
    <w:rsid w:val="00ED68BF"/>
    <w:rsid w:val="00EE0B30"/>
    <w:rsid w:val="00EE157F"/>
    <w:rsid w:val="00EE1C38"/>
    <w:rsid w:val="00EE500D"/>
    <w:rsid w:val="00EE5769"/>
    <w:rsid w:val="00EE6068"/>
    <w:rsid w:val="00EE7EEA"/>
    <w:rsid w:val="00EF0A6C"/>
    <w:rsid w:val="00EF1FEB"/>
    <w:rsid w:val="00EF3D74"/>
    <w:rsid w:val="00EF4155"/>
    <w:rsid w:val="00EF41FE"/>
    <w:rsid w:val="00EF4AA0"/>
    <w:rsid w:val="00EF6D9F"/>
    <w:rsid w:val="00EF7AB3"/>
    <w:rsid w:val="00EF7C3F"/>
    <w:rsid w:val="00F00890"/>
    <w:rsid w:val="00F0231C"/>
    <w:rsid w:val="00F0537B"/>
    <w:rsid w:val="00F0656C"/>
    <w:rsid w:val="00F06D0E"/>
    <w:rsid w:val="00F10A64"/>
    <w:rsid w:val="00F10E9F"/>
    <w:rsid w:val="00F11027"/>
    <w:rsid w:val="00F11935"/>
    <w:rsid w:val="00F12176"/>
    <w:rsid w:val="00F126DD"/>
    <w:rsid w:val="00F1290F"/>
    <w:rsid w:val="00F12C30"/>
    <w:rsid w:val="00F14025"/>
    <w:rsid w:val="00F140E6"/>
    <w:rsid w:val="00F15E75"/>
    <w:rsid w:val="00F2036C"/>
    <w:rsid w:val="00F210AF"/>
    <w:rsid w:val="00F2229F"/>
    <w:rsid w:val="00F229EC"/>
    <w:rsid w:val="00F22C9F"/>
    <w:rsid w:val="00F232F1"/>
    <w:rsid w:val="00F2359C"/>
    <w:rsid w:val="00F23AA6"/>
    <w:rsid w:val="00F24FAC"/>
    <w:rsid w:val="00F253F3"/>
    <w:rsid w:val="00F263D9"/>
    <w:rsid w:val="00F26914"/>
    <w:rsid w:val="00F26E3C"/>
    <w:rsid w:val="00F302E6"/>
    <w:rsid w:val="00F308BA"/>
    <w:rsid w:val="00F3649E"/>
    <w:rsid w:val="00F37DA1"/>
    <w:rsid w:val="00F40B1C"/>
    <w:rsid w:val="00F41AA0"/>
    <w:rsid w:val="00F41E58"/>
    <w:rsid w:val="00F4224E"/>
    <w:rsid w:val="00F4330C"/>
    <w:rsid w:val="00F45A3F"/>
    <w:rsid w:val="00F45A44"/>
    <w:rsid w:val="00F45EF9"/>
    <w:rsid w:val="00F4679E"/>
    <w:rsid w:val="00F46EB5"/>
    <w:rsid w:val="00F50A91"/>
    <w:rsid w:val="00F526B7"/>
    <w:rsid w:val="00F5424A"/>
    <w:rsid w:val="00F55AAB"/>
    <w:rsid w:val="00F56014"/>
    <w:rsid w:val="00F57674"/>
    <w:rsid w:val="00F57D54"/>
    <w:rsid w:val="00F60269"/>
    <w:rsid w:val="00F602D5"/>
    <w:rsid w:val="00F60A84"/>
    <w:rsid w:val="00F63CD4"/>
    <w:rsid w:val="00F643D0"/>
    <w:rsid w:val="00F647A5"/>
    <w:rsid w:val="00F668F8"/>
    <w:rsid w:val="00F67ACC"/>
    <w:rsid w:val="00F70890"/>
    <w:rsid w:val="00F74865"/>
    <w:rsid w:val="00F76454"/>
    <w:rsid w:val="00F80867"/>
    <w:rsid w:val="00F81899"/>
    <w:rsid w:val="00F81E98"/>
    <w:rsid w:val="00F838C4"/>
    <w:rsid w:val="00F856F2"/>
    <w:rsid w:val="00F85A68"/>
    <w:rsid w:val="00F90198"/>
    <w:rsid w:val="00F90C22"/>
    <w:rsid w:val="00F92643"/>
    <w:rsid w:val="00F93688"/>
    <w:rsid w:val="00F94476"/>
    <w:rsid w:val="00F9478A"/>
    <w:rsid w:val="00F9550D"/>
    <w:rsid w:val="00F9579D"/>
    <w:rsid w:val="00F95823"/>
    <w:rsid w:val="00F96E63"/>
    <w:rsid w:val="00F96F84"/>
    <w:rsid w:val="00F97E2A"/>
    <w:rsid w:val="00FA0846"/>
    <w:rsid w:val="00FA0D07"/>
    <w:rsid w:val="00FA3209"/>
    <w:rsid w:val="00FA4F6A"/>
    <w:rsid w:val="00FA6582"/>
    <w:rsid w:val="00FB196A"/>
    <w:rsid w:val="00FB36AB"/>
    <w:rsid w:val="00FB5828"/>
    <w:rsid w:val="00FB601A"/>
    <w:rsid w:val="00FB69B2"/>
    <w:rsid w:val="00FC0146"/>
    <w:rsid w:val="00FC0353"/>
    <w:rsid w:val="00FC067F"/>
    <w:rsid w:val="00FC0743"/>
    <w:rsid w:val="00FC0D74"/>
    <w:rsid w:val="00FC1BDE"/>
    <w:rsid w:val="00FC1C6C"/>
    <w:rsid w:val="00FC428A"/>
    <w:rsid w:val="00FC5B97"/>
    <w:rsid w:val="00FC60C0"/>
    <w:rsid w:val="00FD1171"/>
    <w:rsid w:val="00FD24D1"/>
    <w:rsid w:val="00FD2B55"/>
    <w:rsid w:val="00FD4D9D"/>
    <w:rsid w:val="00FD54D2"/>
    <w:rsid w:val="00FD5CA4"/>
    <w:rsid w:val="00FD5FD8"/>
    <w:rsid w:val="00FD7860"/>
    <w:rsid w:val="00FE0768"/>
    <w:rsid w:val="00FE1527"/>
    <w:rsid w:val="00FE3177"/>
    <w:rsid w:val="00FE525B"/>
    <w:rsid w:val="00FE78F0"/>
    <w:rsid w:val="00FF01CC"/>
    <w:rsid w:val="00FF0A82"/>
    <w:rsid w:val="00FF1784"/>
    <w:rsid w:val="00FF1A22"/>
    <w:rsid w:val="00FF1BEF"/>
    <w:rsid w:val="00FF20DA"/>
    <w:rsid w:val="00FF22B9"/>
    <w:rsid w:val="00FF2790"/>
    <w:rsid w:val="00FF36D0"/>
    <w:rsid w:val="00FF40D5"/>
    <w:rsid w:val="00FF5EAF"/>
    <w:rsid w:val="00FF6458"/>
    <w:rsid w:val="00FF7D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1CA"/>
    <w:pPr>
      <w:ind w:left="720"/>
      <w:contextualSpacing/>
    </w:pPr>
  </w:style>
  <w:style w:type="paragraph" w:styleId="BalloonText">
    <w:name w:val="Balloon Text"/>
    <w:basedOn w:val="Normal"/>
    <w:link w:val="BalloonTextChar"/>
    <w:uiPriority w:val="99"/>
    <w:semiHidden/>
    <w:unhideWhenUsed/>
    <w:rsid w:val="000B5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CA"/>
    <w:rPr>
      <w:rFonts w:ascii="Tahoma" w:hAnsi="Tahoma" w:cs="Tahoma"/>
      <w:sz w:val="16"/>
      <w:szCs w:val="16"/>
    </w:rPr>
  </w:style>
  <w:style w:type="paragraph" w:customStyle="1" w:styleId="MTDisplayEquation">
    <w:name w:val="MTDisplayEquation"/>
    <w:basedOn w:val="Normal"/>
    <w:next w:val="Normal"/>
    <w:rsid w:val="00740EBC"/>
    <w:pPr>
      <w:tabs>
        <w:tab w:val="center" w:pos="4680"/>
        <w:tab w:val="right" w:pos="9360"/>
      </w:tabs>
      <w:spacing w:after="0" w:line="360" w:lineRule="auto"/>
      <w:jc w:val="both"/>
    </w:pPr>
    <w:rPr>
      <w:rFonts w:ascii="Times New Roman" w:eastAsia="宋体" w:hAnsi="Times New Roman" w:cs="Times New Roman"/>
      <w:sz w:val="24"/>
      <w:szCs w:val="24"/>
      <w:lang w:eastAsia="en-US"/>
    </w:rPr>
  </w:style>
  <w:style w:type="character" w:styleId="Hyperlink">
    <w:name w:val="Hyperlink"/>
    <w:basedOn w:val="DefaultParagraphFont"/>
    <w:uiPriority w:val="99"/>
    <w:unhideWhenUsed/>
    <w:rsid w:val="00740EBC"/>
    <w:rPr>
      <w:color w:val="0000FF" w:themeColor="hyperlink"/>
      <w:u w:val="single"/>
    </w:rPr>
  </w:style>
  <w:style w:type="paragraph" w:styleId="Header">
    <w:name w:val="header"/>
    <w:basedOn w:val="Normal"/>
    <w:link w:val="HeaderChar"/>
    <w:uiPriority w:val="99"/>
    <w:unhideWhenUsed/>
    <w:rsid w:val="00CD63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63C1"/>
  </w:style>
  <w:style w:type="paragraph" w:styleId="Footer">
    <w:name w:val="footer"/>
    <w:basedOn w:val="Normal"/>
    <w:link w:val="FooterChar"/>
    <w:uiPriority w:val="99"/>
    <w:unhideWhenUsed/>
    <w:rsid w:val="00CD63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63C1"/>
  </w:style>
  <w:style w:type="character" w:customStyle="1" w:styleId="apple-converted-space">
    <w:name w:val="apple-converted-space"/>
    <w:basedOn w:val="DefaultParagraphFont"/>
    <w:rsid w:val="005D579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51CA"/>
    <w:pPr>
      <w:ind w:left="720"/>
      <w:contextualSpacing/>
    </w:pPr>
  </w:style>
  <w:style w:type="paragraph" w:styleId="BalloonText">
    <w:name w:val="Balloon Text"/>
    <w:basedOn w:val="Normal"/>
    <w:link w:val="BalloonTextChar"/>
    <w:uiPriority w:val="99"/>
    <w:semiHidden/>
    <w:unhideWhenUsed/>
    <w:rsid w:val="000B51C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51CA"/>
    <w:rPr>
      <w:rFonts w:ascii="Tahoma" w:hAnsi="Tahoma" w:cs="Tahoma"/>
      <w:sz w:val="16"/>
      <w:szCs w:val="16"/>
    </w:rPr>
  </w:style>
  <w:style w:type="paragraph" w:customStyle="1" w:styleId="MTDisplayEquation">
    <w:name w:val="MTDisplayEquation"/>
    <w:basedOn w:val="Normal"/>
    <w:next w:val="Normal"/>
    <w:rsid w:val="00740EBC"/>
    <w:pPr>
      <w:tabs>
        <w:tab w:val="center" w:pos="4680"/>
        <w:tab w:val="right" w:pos="9360"/>
      </w:tabs>
      <w:spacing w:after="0" w:line="360" w:lineRule="auto"/>
      <w:jc w:val="both"/>
    </w:pPr>
    <w:rPr>
      <w:rFonts w:ascii="Times New Roman" w:eastAsia="宋体" w:hAnsi="Times New Roman" w:cs="Times New Roman"/>
      <w:sz w:val="24"/>
      <w:szCs w:val="24"/>
      <w:lang w:eastAsia="en-US"/>
    </w:rPr>
  </w:style>
  <w:style w:type="character" w:styleId="Hyperlink">
    <w:name w:val="Hyperlink"/>
    <w:basedOn w:val="DefaultParagraphFont"/>
    <w:uiPriority w:val="99"/>
    <w:unhideWhenUsed/>
    <w:rsid w:val="00740EBC"/>
    <w:rPr>
      <w:color w:val="0000FF" w:themeColor="hyperlink"/>
      <w:u w:val="single"/>
    </w:rPr>
  </w:style>
  <w:style w:type="paragraph" w:styleId="Header">
    <w:name w:val="header"/>
    <w:basedOn w:val="Normal"/>
    <w:link w:val="HeaderChar"/>
    <w:uiPriority w:val="99"/>
    <w:unhideWhenUsed/>
    <w:rsid w:val="00CD63C1"/>
    <w:pPr>
      <w:tabs>
        <w:tab w:val="center" w:pos="4320"/>
        <w:tab w:val="right" w:pos="8640"/>
      </w:tabs>
      <w:spacing w:after="0" w:line="240" w:lineRule="auto"/>
    </w:pPr>
  </w:style>
  <w:style w:type="character" w:customStyle="1" w:styleId="HeaderChar">
    <w:name w:val="Header Char"/>
    <w:basedOn w:val="DefaultParagraphFont"/>
    <w:link w:val="Header"/>
    <w:uiPriority w:val="99"/>
    <w:rsid w:val="00CD63C1"/>
  </w:style>
  <w:style w:type="paragraph" w:styleId="Footer">
    <w:name w:val="footer"/>
    <w:basedOn w:val="Normal"/>
    <w:link w:val="FooterChar"/>
    <w:uiPriority w:val="99"/>
    <w:unhideWhenUsed/>
    <w:rsid w:val="00CD63C1"/>
    <w:pPr>
      <w:tabs>
        <w:tab w:val="center" w:pos="4320"/>
        <w:tab w:val="right" w:pos="8640"/>
      </w:tabs>
      <w:spacing w:after="0" w:line="240" w:lineRule="auto"/>
    </w:pPr>
  </w:style>
  <w:style w:type="character" w:customStyle="1" w:styleId="FooterChar">
    <w:name w:val="Footer Char"/>
    <w:basedOn w:val="DefaultParagraphFont"/>
    <w:link w:val="Footer"/>
    <w:uiPriority w:val="99"/>
    <w:rsid w:val="00CD63C1"/>
  </w:style>
  <w:style w:type="character" w:customStyle="1" w:styleId="apple-converted-space">
    <w:name w:val="apple-converted-space"/>
    <w:basedOn w:val="DefaultParagraphFont"/>
    <w:rsid w:val="005D57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2980693">
      <w:bodyDiv w:val="1"/>
      <w:marLeft w:val="0"/>
      <w:marRight w:val="0"/>
      <w:marTop w:val="0"/>
      <w:marBottom w:val="0"/>
      <w:divBdr>
        <w:top w:val="none" w:sz="0" w:space="0" w:color="auto"/>
        <w:left w:val="none" w:sz="0" w:space="0" w:color="auto"/>
        <w:bottom w:val="none" w:sz="0" w:space="0" w:color="auto"/>
        <w:right w:val="none" w:sz="0" w:space="0" w:color="auto"/>
      </w:divBdr>
    </w:div>
    <w:div w:id="1490946523">
      <w:bodyDiv w:val="1"/>
      <w:marLeft w:val="0"/>
      <w:marRight w:val="0"/>
      <w:marTop w:val="0"/>
      <w:marBottom w:val="0"/>
      <w:divBdr>
        <w:top w:val="none" w:sz="0" w:space="0" w:color="auto"/>
        <w:left w:val="none" w:sz="0" w:space="0" w:color="auto"/>
        <w:bottom w:val="none" w:sz="0" w:space="0" w:color="auto"/>
        <w:right w:val="none" w:sz="0" w:space="0" w:color="auto"/>
      </w:divBdr>
      <w:divsChild>
        <w:div w:id="1019162060">
          <w:marLeft w:val="0"/>
          <w:marRight w:val="0"/>
          <w:marTop w:val="0"/>
          <w:marBottom w:val="0"/>
          <w:divBdr>
            <w:top w:val="none" w:sz="0" w:space="0" w:color="auto"/>
            <w:left w:val="none" w:sz="0" w:space="0" w:color="auto"/>
            <w:bottom w:val="none" w:sz="0" w:space="0" w:color="auto"/>
            <w:right w:val="none" w:sz="0" w:space="0" w:color="auto"/>
          </w:divBdr>
          <w:divsChild>
            <w:div w:id="937757003">
              <w:marLeft w:val="0"/>
              <w:marRight w:val="0"/>
              <w:marTop w:val="0"/>
              <w:marBottom w:val="150"/>
              <w:divBdr>
                <w:top w:val="none" w:sz="0" w:space="0" w:color="auto"/>
                <w:left w:val="none" w:sz="0" w:space="0" w:color="auto"/>
                <w:bottom w:val="none" w:sz="0" w:space="0" w:color="auto"/>
                <w:right w:val="none" w:sz="0" w:space="0" w:color="auto"/>
              </w:divBdr>
              <w:divsChild>
                <w:div w:id="870069770">
                  <w:marLeft w:val="0"/>
                  <w:marRight w:val="0"/>
                  <w:marTop w:val="0"/>
                  <w:marBottom w:val="0"/>
                  <w:divBdr>
                    <w:top w:val="none" w:sz="0" w:space="0" w:color="auto"/>
                    <w:left w:val="none" w:sz="0" w:space="0" w:color="auto"/>
                    <w:bottom w:val="none" w:sz="0" w:space="0" w:color="auto"/>
                    <w:right w:val="none" w:sz="0" w:space="0" w:color="auto"/>
                  </w:divBdr>
                  <w:divsChild>
                    <w:div w:id="45221723">
                      <w:marLeft w:val="0"/>
                      <w:marRight w:val="0"/>
                      <w:marTop w:val="0"/>
                      <w:marBottom w:val="0"/>
                      <w:divBdr>
                        <w:top w:val="none" w:sz="0" w:space="0" w:color="auto"/>
                        <w:left w:val="none" w:sz="0" w:space="0" w:color="auto"/>
                        <w:bottom w:val="none" w:sz="0" w:space="0" w:color="auto"/>
                        <w:right w:val="none" w:sz="0" w:space="0" w:color="auto"/>
                      </w:divBdr>
                      <w:divsChild>
                        <w:div w:id="1328316317">
                          <w:marLeft w:val="0"/>
                          <w:marRight w:val="0"/>
                          <w:marTop w:val="0"/>
                          <w:marBottom w:val="0"/>
                          <w:divBdr>
                            <w:top w:val="none" w:sz="0" w:space="0" w:color="auto"/>
                            <w:left w:val="none" w:sz="0" w:space="0" w:color="auto"/>
                            <w:bottom w:val="none" w:sz="0" w:space="0" w:color="auto"/>
                            <w:right w:val="none" w:sz="0" w:space="0" w:color="auto"/>
                          </w:divBdr>
                        </w:div>
                        <w:div w:id="589241143">
                          <w:marLeft w:val="0"/>
                          <w:marRight w:val="120"/>
                          <w:marTop w:val="0"/>
                          <w:marBottom w:val="120"/>
                          <w:divBdr>
                            <w:top w:val="none" w:sz="0" w:space="0" w:color="auto"/>
                            <w:left w:val="none" w:sz="0" w:space="0" w:color="auto"/>
                            <w:bottom w:val="none" w:sz="0" w:space="0" w:color="auto"/>
                            <w:right w:val="none" w:sz="0" w:space="0" w:color="auto"/>
                          </w:divBdr>
                        </w:div>
                        <w:div w:id="1191188458">
                          <w:marLeft w:val="0"/>
                          <w:marRight w:val="0"/>
                          <w:marTop w:val="0"/>
                          <w:marBottom w:val="0"/>
                          <w:divBdr>
                            <w:top w:val="none" w:sz="0" w:space="0" w:color="auto"/>
                            <w:left w:val="none" w:sz="0" w:space="0" w:color="auto"/>
                            <w:bottom w:val="none" w:sz="0" w:space="0" w:color="auto"/>
                            <w:right w:val="none" w:sz="0" w:space="0" w:color="auto"/>
                          </w:divBdr>
                          <w:divsChild>
                            <w:div w:id="454756687">
                              <w:marLeft w:val="0"/>
                              <w:marRight w:val="0"/>
                              <w:marTop w:val="0"/>
                              <w:marBottom w:val="0"/>
                              <w:divBdr>
                                <w:top w:val="none" w:sz="0" w:space="0" w:color="auto"/>
                                <w:left w:val="none" w:sz="0" w:space="0" w:color="auto"/>
                                <w:bottom w:val="none" w:sz="0" w:space="0" w:color="auto"/>
                                <w:right w:val="none" w:sz="0" w:space="0" w:color="auto"/>
                              </w:divBdr>
                              <w:divsChild>
                                <w:div w:id="283198049">
                                  <w:marLeft w:val="0"/>
                                  <w:marRight w:val="0"/>
                                  <w:marTop w:val="0"/>
                                  <w:marBottom w:val="0"/>
                                  <w:divBdr>
                                    <w:top w:val="single" w:sz="6" w:space="8" w:color="E5E5E5"/>
                                    <w:left w:val="single" w:sz="6" w:space="6" w:color="E5E5E5"/>
                                    <w:bottom w:val="single" w:sz="6" w:space="8" w:color="E5E5E5"/>
                                    <w:right w:val="single" w:sz="6" w:space="6" w:color="E5E5E5"/>
                                  </w:divBdr>
                                  <w:divsChild>
                                    <w:div w:id="572665199">
                                      <w:marLeft w:val="0"/>
                                      <w:marRight w:val="0"/>
                                      <w:marTop w:val="0"/>
                                      <w:marBottom w:val="0"/>
                                      <w:divBdr>
                                        <w:top w:val="none" w:sz="0" w:space="0" w:color="auto"/>
                                        <w:left w:val="none" w:sz="0" w:space="0" w:color="auto"/>
                                        <w:bottom w:val="none" w:sz="0" w:space="0" w:color="auto"/>
                                        <w:right w:val="none" w:sz="0" w:space="0" w:color="auto"/>
                                      </w:divBdr>
                                      <w:divsChild>
                                        <w:div w:id="770664890">
                                          <w:marLeft w:val="0"/>
                                          <w:marRight w:val="0"/>
                                          <w:marTop w:val="0"/>
                                          <w:marBottom w:val="0"/>
                                          <w:divBdr>
                                            <w:top w:val="none" w:sz="0" w:space="0" w:color="auto"/>
                                            <w:left w:val="none" w:sz="0" w:space="0" w:color="auto"/>
                                            <w:bottom w:val="none" w:sz="0" w:space="0" w:color="auto"/>
                                            <w:right w:val="none" w:sz="0" w:space="0" w:color="auto"/>
                                          </w:divBdr>
                                          <w:divsChild>
                                            <w:div w:id="1951888970">
                                              <w:marLeft w:val="0"/>
                                              <w:marRight w:val="0"/>
                                              <w:marTop w:val="0"/>
                                              <w:marBottom w:val="0"/>
                                              <w:divBdr>
                                                <w:top w:val="none" w:sz="0" w:space="0" w:color="auto"/>
                                                <w:left w:val="none" w:sz="0" w:space="0" w:color="auto"/>
                                                <w:bottom w:val="none" w:sz="0" w:space="0" w:color="auto"/>
                                                <w:right w:val="none" w:sz="0" w:space="0" w:color="auto"/>
                                              </w:divBdr>
                                              <w:divsChild>
                                                <w:div w:id="531192902">
                                                  <w:marLeft w:val="96"/>
                                                  <w:marRight w:val="96"/>
                                                  <w:marTop w:val="0"/>
                                                  <w:marBottom w:val="0"/>
                                                  <w:divBdr>
                                                    <w:top w:val="single" w:sz="6" w:space="0" w:color="02AEFE"/>
                                                    <w:left w:val="single" w:sz="6" w:space="3" w:color="02AEFE"/>
                                                    <w:bottom w:val="single" w:sz="6" w:space="0" w:color="02AEFE"/>
                                                    <w:right w:val="single" w:sz="6" w:space="3" w:color="02AEFE"/>
                                                  </w:divBdr>
                                                </w:div>
                                                <w:div w:id="2138256482">
                                                  <w:marLeft w:val="60"/>
                                                  <w:marRight w:val="0"/>
                                                  <w:marTop w:val="0"/>
                                                  <w:marBottom w:val="0"/>
                                                  <w:divBdr>
                                                    <w:top w:val="none" w:sz="0" w:space="0" w:color="auto"/>
                                                    <w:left w:val="none" w:sz="0" w:space="0" w:color="auto"/>
                                                    <w:bottom w:val="none" w:sz="0" w:space="0" w:color="auto"/>
                                                    <w:right w:val="none" w:sz="0" w:space="0" w:color="auto"/>
                                                  </w:divBdr>
                                                </w:div>
                                              </w:divsChild>
                                            </w:div>
                                            <w:div w:id="862090687">
                                              <w:marLeft w:val="96"/>
                                              <w:marRight w:val="96"/>
                                              <w:marTop w:val="0"/>
                                              <w:marBottom w:val="0"/>
                                              <w:divBdr>
                                                <w:top w:val="single" w:sz="6" w:space="0" w:color="02AEFE"/>
                                                <w:left w:val="single" w:sz="6" w:space="3" w:color="02AEFE"/>
                                                <w:bottom w:val="single" w:sz="6" w:space="0" w:color="02AEFE"/>
                                                <w:right w:val="single" w:sz="6" w:space="3" w:color="02AEFE"/>
                                              </w:divBdr>
                                            </w:div>
                                            <w:div w:id="1049768705">
                                              <w:marLeft w:val="60"/>
                                              <w:marRight w:val="0"/>
                                              <w:marTop w:val="0"/>
                                              <w:marBottom w:val="0"/>
                                              <w:divBdr>
                                                <w:top w:val="none" w:sz="0" w:space="0" w:color="auto"/>
                                                <w:left w:val="none" w:sz="0" w:space="0" w:color="auto"/>
                                                <w:bottom w:val="none" w:sz="0" w:space="0" w:color="auto"/>
                                                <w:right w:val="none" w:sz="0" w:space="0" w:color="auto"/>
                                              </w:divBdr>
                                            </w:div>
                                            <w:div w:id="773289523">
                                              <w:marLeft w:val="0"/>
                                              <w:marRight w:val="0"/>
                                              <w:marTop w:val="0"/>
                                              <w:marBottom w:val="0"/>
                                              <w:divBdr>
                                                <w:top w:val="none" w:sz="0" w:space="0" w:color="auto"/>
                                                <w:left w:val="none" w:sz="0" w:space="0" w:color="auto"/>
                                                <w:bottom w:val="none" w:sz="0" w:space="0" w:color="auto"/>
                                                <w:right w:val="none" w:sz="0" w:space="0" w:color="auto"/>
                                              </w:divBdr>
                                              <w:divsChild>
                                                <w:div w:id="993413375">
                                                  <w:marLeft w:val="96"/>
                                                  <w:marRight w:val="96"/>
                                                  <w:marTop w:val="0"/>
                                                  <w:marBottom w:val="0"/>
                                                  <w:divBdr>
                                                    <w:top w:val="single" w:sz="6" w:space="0" w:color="02AEFE"/>
                                                    <w:left w:val="single" w:sz="6" w:space="3" w:color="02AEFE"/>
                                                    <w:bottom w:val="single" w:sz="6" w:space="0" w:color="02AEFE"/>
                                                    <w:right w:val="single" w:sz="6" w:space="3" w:color="02AEFE"/>
                                                  </w:divBdr>
                                                </w:div>
                                                <w:div w:id="2039503598">
                                                  <w:marLeft w:val="60"/>
                                                  <w:marRight w:val="0"/>
                                                  <w:marTop w:val="0"/>
                                                  <w:marBottom w:val="0"/>
                                                  <w:divBdr>
                                                    <w:top w:val="none" w:sz="0" w:space="0" w:color="auto"/>
                                                    <w:left w:val="none" w:sz="0" w:space="0" w:color="auto"/>
                                                    <w:bottom w:val="none" w:sz="0" w:space="0" w:color="auto"/>
                                                    <w:right w:val="none" w:sz="0" w:space="0" w:color="auto"/>
                                                  </w:divBdr>
                                                </w:div>
                                                <w:div w:id="269245455">
                                                  <w:marLeft w:val="60"/>
                                                  <w:marRight w:val="0"/>
                                                  <w:marTop w:val="0"/>
                                                  <w:marBottom w:val="0"/>
                                                  <w:divBdr>
                                                    <w:top w:val="none" w:sz="0" w:space="0" w:color="auto"/>
                                                    <w:left w:val="none" w:sz="0" w:space="0" w:color="auto"/>
                                                    <w:bottom w:val="none" w:sz="0" w:space="0" w:color="auto"/>
                                                    <w:right w:val="none" w:sz="0" w:space="0" w:color="auto"/>
                                                  </w:divBdr>
                                                </w:div>
                                              </w:divsChild>
                                            </w:div>
                                            <w:div w:id="655648807">
                                              <w:marLeft w:val="96"/>
                                              <w:marRight w:val="96"/>
                                              <w:marTop w:val="0"/>
                                              <w:marBottom w:val="0"/>
                                              <w:divBdr>
                                                <w:top w:val="single" w:sz="6" w:space="0" w:color="02AEFE"/>
                                                <w:left w:val="single" w:sz="6" w:space="3" w:color="02AEFE"/>
                                                <w:bottom w:val="single" w:sz="6" w:space="0" w:color="02AEFE"/>
                                                <w:right w:val="single" w:sz="6" w:space="3" w:color="02AEFE"/>
                                              </w:divBdr>
                                            </w:div>
                                            <w:div w:id="747966935">
                                              <w:marLeft w:val="0"/>
                                              <w:marRight w:val="0"/>
                                              <w:marTop w:val="0"/>
                                              <w:marBottom w:val="0"/>
                                              <w:divBdr>
                                                <w:top w:val="none" w:sz="0" w:space="0" w:color="auto"/>
                                                <w:left w:val="none" w:sz="0" w:space="0" w:color="auto"/>
                                                <w:bottom w:val="none" w:sz="0" w:space="0" w:color="auto"/>
                                                <w:right w:val="none" w:sz="0" w:space="0" w:color="auto"/>
                                              </w:divBdr>
                                              <w:divsChild>
                                                <w:div w:id="2092579096">
                                                  <w:marLeft w:val="96"/>
                                                  <w:marRight w:val="96"/>
                                                  <w:marTop w:val="0"/>
                                                  <w:marBottom w:val="0"/>
                                                  <w:divBdr>
                                                    <w:top w:val="single" w:sz="6" w:space="0" w:color="02AEFE"/>
                                                    <w:left w:val="single" w:sz="6" w:space="3" w:color="02AEFE"/>
                                                    <w:bottom w:val="single" w:sz="6" w:space="0" w:color="02AEFE"/>
                                                    <w:right w:val="single" w:sz="6" w:space="3" w:color="02AEFE"/>
                                                  </w:divBdr>
                                                </w:div>
                                              </w:divsChild>
                                            </w:div>
                                            <w:div w:id="2120832854">
                                              <w:marLeft w:val="96"/>
                                              <w:marRight w:val="96"/>
                                              <w:marTop w:val="0"/>
                                              <w:marBottom w:val="0"/>
                                              <w:divBdr>
                                                <w:top w:val="single" w:sz="6" w:space="0" w:color="02AEFE"/>
                                                <w:left w:val="single" w:sz="6" w:space="3" w:color="02AEFE"/>
                                                <w:bottom w:val="single" w:sz="6" w:space="0" w:color="02AEFE"/>
                                                <w:right w:val="single" w:sz="6" w:space="3" w:color="02AEFE"/>
                                              </w:divBdr>
                                            </w:div>
                                            <w:div w:id="515728180">
                                              <w:marLeft w:val="60"/>
                                              <w:marRight w:val="0"/>
                                              <w:marTop w:val="0"/>
                                              <w:marBottom w:val="0"/>
                                              <w:divBdr>
                                                <w:top w:val="none" w:sz="0" w:space="0" w:color="auto"/>
                                                <w:left w:val="none" w:sz="0" w:space="0" w:color="auto"/>
                                                <w:bottom w:val="none" w:sz="0" w:space="0" w:color="auto"/>
                                                <w:right w:val="none" w:sz="0" w:space="0" w:color="auto"/>
                                              </w:divBdr>
                                            </w:div>
                                            <w:div w:id="1641880449">
                                              <w:marLeft w:val="60"/>
                                              <w:marRight w:val="0"/>
                                              <w:marTop w:val="0"/>
                                              <w:marBottom w:val="0"/>
                                              <w:divBdr>
                                                <w:top w:val="none" w:sz="0" w:space="0" w:color="auto"/>
                                                <w:left w:val="none" w:sz="0" w:space="0" w:color="auto"/>
                                                <w:bottom w:val="none" w:sz="0" w:space="0" w:color="auto"/>
                                                <w:right w:val="none" w:sz="0" w:space="0" w:color="auto"/>
                                              </w:divBdr>
                                            </w:div>
                                            <w:div w:id="1175535179">
                                              <w:marLeft w:val="60"/>
                                              <w:marRight w:val="0"/>
                                              <w:marTop w:val="0"/>
                                              <w:marBottom w:val="0"/>
                                              <w:divBdr>
                                                <w:top w:val="none" w:sz="0" w:space="0" w:color="auto"/>
                                                <w:left w:val="none" w:sz="0" w:space="0" w:color="auto"/>
                                                <w:bottom w:val="none" w:sz="0" w:space="0" w:color="auto"/>
                                                <w:right w:val="none" w:sz="0" w:space="0" w:color="auto"/>
                                              </w:divBdr>
                                            </w:div>
                                            <w:div w:id="1722169416">
                                              <w:marLeft w:val="60"/>
                                              <w:marRight w:val="0"/>
                                              <w:marTop w:val="0"/>
                                              <w:marBottom w:val="0"/>
                                              <w:divBdr>
                                                <w:top w:val="none" w:sz="0" w:space="0" w:color="auto"/>
                                                <w:left w:val="none" w:sz="0" w:space="0" w:color="auto"/>
                                                <w:bottom w:val="none" w:sz="0" w:space="0" w:color="auto"/>
                                                <w:right w:val="none" w:sz="0" w:space="0" w:color="auto"/>
                                              </w:divBdr>
                                            </w:div>
                                            <w:div w:id="913391984">
                                              <w:marLeft w:val="60"/>
                                              <w:marRight w:val="0"/>
                                              <w:marTop w:val="0"/>
                                              <w:marBottom w:val="0"/>
                                              <w:divBdr>
                                                <w:top w:val="none" w:sz="0" w:space="0" w:color="auto"/>
                                                <w:left w:val="none" w:sz="0" w:space="0" w:color="auto"/>
                                                <w:bottom w:val="none" w:sz="0" w:space="0" w:color="auto"/>
                                                <w:right w:val="none" w:sz="0" w:space="0" w:color="auto"/>
                                              </w:divBdr>
                                            </w:div>
                                            <w:div w:id="106894851">
                                              <w:marLeft w:val="60"/>
                                              <w:marRight w:val="0"/>
                                              <w:marTop w:val="0"/>
                                              <w:marBottom w:val="0"/>
                                              <w:divBdr>
                                                <w:top w:val="none" w:sz="0" w:space="0" w:color="auto"/>
                                                <w:left w:val="none" w:sz="0" w:space="0" w:color="auto"/>
                                                <w:bottom w:val="none" w:sz="0" w:space="0" w:color="auto"/>
                                                <w:right w:val="none" w:sz="0" w:space="0" w:color="auto"/>
                                              </w:divBdr>
                                            </w:div>
                                            <w:div w:id="1573158282">
                                              <w:marLeft w:val="0"/>
                                              <w:marRight w:val="0"/>
                                              <w:marTop w:val="0"/>
                                              <w:marBottom w:val="0"/>
                                              <w:divBdr>
                                                <w:top w:val="none" w:sz="0" w:space="0" w:color="auto"/>
                                                <w:left w:val="none" w:sz="0" w:space="0" w:color="auto"/>
                                                <w:bottom w:val="none" w:sz="0" w:space="0" w:color="auto"/>
                                                <w:right w:val="none" w:sz="0" w:space="0" w:color="auto"/>
                                              </w:divBdr>
                                              <w:divsChild>
                                                <w:div w:id="1894612480">
                                                  <w:marLeft w:val="96"/>
                                                  <w:marRight w:val="96"/>
                                                  <w:marTop w:val="0"/>
                                                  <w:marBottom w:val="0"/>
                                                  <w:divBdr>
                                                    <w:top w:val="single" w:sz="6" w:space="0" w:color="02AEFE"/>
                                                    <w:left w:val="single" w:sz="6" w:space="3" w:color="02AEFE"/>
                                                    <w:bottom w:val="single" w:sz="6" w:space="0" w:color="02AEFE"/>
                                                    <w:right w:val="single" w:sz="6" w:space="3" w:color="02AEFE"/>
                                                  </w:divBdr>
                                                </w:div>
                                                <w:div w:id="83960335">
                                                  <w:marLeft w:val="60"/>
                                                  <w:marRight w:val="0"/>
                                                  <w:marTop w:val="0"/>
                                                  <w:marBottom w:val="0"/>
                                                  <w:divBdr>
                                                    <w:top w:val="none" w:sz="0" w:space="0" w:color="auto"/>
                                                    <w:left w:val="none" w:sz="0" w:space="0" w:color="auto"/>
                                                    <w:bottom w:val="none" w:sz="0" w:space="0" w:color="auto"/>
                                                    <w:right w:val="none" w:sz="0" w:space="0" w:color="auto"/>
                                                  </w:divBdr>
                                                </w:div>
                                              </w:divsChild>
                                            </w:div>
                                            <w:div w:id="1315067414">
                                              <w:marLeft w:val="96"/>
                                              <w:marRight w:val="96"/>
                                              <w:marTop w:val="0"/>
                                              <w:marBottom w:val="0"/>
                                              <w:divBdr>
                                                <w:top w:val="single" w:sz="6" w:space="0" w:color="02AEFE"/>
                                                <w:left w:val="single" w:sz="6" w:space="3" w:color="02AEFE"/>
                                                <w:bottom w:val="single" w:sz="6" w:space="0" w:color="02AEFE"/>
                                                <w:right w:val="single" w:sz="6" w:space="3" w:color="02AEFE"/>
                                              </w:divBdr>
                                            </w:div>
                                            <w:div w:id="620769650">
                                              <w:marLeft w:val="6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262201">
                              <w:marLeft w:val="0"/>
                              <w:marRight w:val="0"/>
                              <w:marTop w:val="0"/>
                              <w:marBottom w:val="0"/>
                              <w:divBdr>
                                <w:top w:val="none" w:sz="0" w:space="0" w:color="auto"/>
                                <w:left w:val="none" w:sz="0" w:space="0" w:color="auto"/>
                                <w:bottom w:val="none" w:sz="0" w:space="0" w:color="auto"/>
                                <w:right w:val="none" w:sz="0" w:space="0" w:color="auto"/>
                              </w:divBdr>
                              <w:divsChild>
                                <w:div w:id="699013973">
                                  <w:marLeft w:val="0"/>
                                  <w:marRight w:val="0"/>
                                  <w:marTop w:val="0"/>
                                  <w:marBottom w:val="180"/>
                                  <w:divBdr>
                                    <w:top w:val="single" w:sz="6" w:space="0" w:color="E5E5E5"/>
                                    <w:left w:val="single" w:sz="6" w:space="0" w:color="E5E5E5"/>
                                    <w:bottom w:val="single" w:sz="6" w:space="0" w:color="E5E5E5"/>
                                    <w:right w:val="single" w:sz="6" w:space="0" w:color="E5E5E5"/>
                                  </w:divBdr>
                                  <w:divsChild>
                                    <w:div w:id="1051884280">
                                      <w:marLeft w:val="0"/>
                                      <w:marRight w:val="0"/>
                                      <w:marTop w:val="0"/>
                                      <w:marBottom w:val="0"/>
                                      <w:divBdr>
                                        <w:top w:val="none" w:sz="0" w:space="0" w:color="auto"/>
                                        <w:left w:val="none" w:sz="0" w:space="0" w:color="auto"/>
                                        <w:bottom w:val="none" w:sz="0" w:space="0" w:color="auto"/>
                                        <w:right w:val="none" w:sz="0" w:space="0" w:color="auto"/>
                                      </w:divBdr>
                                    </w:div>
                                  </w:divsChild>
                                </w:div>
                                <w:div w:id="1804500383">
                                  <w:marLeft w:val="0"/>
                                  <w:marRight w:val="0"/>
                                  <w:marTop w:val="0"/>
                                  <w:marBottom w:val="180"/>
                                  <w:divBdr>
                                    <w:top w:val="single" w:sz="6" w:space="0" w:color="E5E5E5"/>
                                    <w:left w:val="single" w:sz="6" w:space="0" w:color="E5E5E5"/>
                                    <w:bottom w:val="single" w:sz="6" w:space="0" w:color="E5E5E5"/>
                                    <w:right w:val="single" w:sz="6" w:space="0" w:color="E5E5E5"/>
                                  </w:divBdr>
                                  <w:divsChild>
                                    <w:div w:id="1420711551">
                                      <w:marLeft w:val="0"/>
                                      <w:marRight w:val="0"/>
                                      <w:marTop w:val="0"/>
                                      <w:marBottom w:val="0"/>
                                      <w:divBdr>
                                        <w:top w:val="none" w:sz="0" w:space="0" w:color="auto"/>
                                        <w:left w:val="none" w:sz="0" w:space="0" w:color="auto"/>
                                        <w:bottom w:val="none" w:sz="0" w:space="0" w:color="auto"/>
                                        <w:right w:val="none" w:sz="0" w:space="0" w:color="auto"/>
                                      </w:divBdr>
                                    </w:div>
                                  </w:divsChild>
                                </w:div>
                                <w:div w:id="1658681226">
                                  <w:marLeft w:val="0"/>
                                  <w:marRight w:val="0"/>
                                  <w:marTop w:val="0"/>
                                  <w:marBottom w:val="180"/>
                                  <w:divBdr>
                                    <w:top w:val="single" w:sz="6" w:space="0" w:color="E5E5E5"/>
                                    <w:left w:val="single" w:sz="6" w:space="0" w:color="E5E5E5"/>
                                    <w:bottom w:val="single" w:sz="6" w:space="0" w:color="E5E5E5"/>
                                    <w:right w:val="single" w:sz="6" w:space="0" w:color="E5E5E5"/>
                                  </w:divBdr>
                                  <w:divsChild>
                                    <w:div w:id="256525619">
                                      <w:marLeft w:val="0"/>
                                      <w:marRight w:val="0"/>
                                      <w:marTop w:val="0"/>
                                      <w:marBottom w:val="0"/>
                                      <w:divBdr>
                                        <w:top w:val="none" w:sz="0" w:space="0" w:color="auto"/>
                                        <w:left w:val="none" w:sz="0" w:space="0" w:color="auto"/>
                                        <w:bottom w:val="none" w:sz="0" w:space="0" w:color="auto"/>
                                        <w:right w:val="none" w:sz="0" w:space="0" w:color="auto"/>
                                      </w:divBdr>
                                      <w:divsChild>
                                        <w:div w:id="868569865">
                                          <w:marLeft w:val="0"/>
                                          <w:marRight w:val="0"/>
                                          <w:marTop w:val="0"/>
                                          <w:marBottom w:val="0"/>
                                          <w:divBdr>
                                            <w:top w:val="none" w:sz="0" w:space="0" w:color="auto"/>
                                            <w:left w:val="none" w:sz="0" w:space="0" w:color="auto"/>
                                            <w:bottom w:val="none" w:sz="0" w:space="0" w:color="auto"/>
                                            <w:right w:val="none" w:sz="0" w:space="0" w:color="auto"/>
                                          </w:divBdr>
                                          <w:divsChild>
                                            <w:div w:id="1793396643">
                                              <w:marLeft w:val="0"/>
                                              <w:marRight w:val="0"/>
                                              <w:marTop w:val="0"/>
                                              <w:marBottom w:val="0"/>
                                              <w:divBdr>
                                                <w:top w:val="none" w:sz="0" w:space="0" w:color="auto"/>
                                                <w:left w:val="none" w:sz="0" w:space="0" w:color="auto"/>
                                                <w:bottom w:val="none" w:sz="0" w:space="0" w:color="auto"/>
                                                <w:right w:val="none" w:sz="0" w:space="0" w:color="auto"/>
                                              </w:divBdr>
                                            </w:div>
                                            <w:div w:id="1825776856">
                                              <w:marLeft w:val="0"/>
                                              <w:marRight w:val="0"/>
                                              <w:marTop w:val="0"/>
                                              <w:marBottom w:val="0"/>
                                              <w:divBdr>
                                                <w:top w:val="none" w:sz="0" w:space="0" w:color="auto"/>
                                                <w:left w:val="none" w:sz="0" w:space="0" w:color="auto"/>
                                                <w:bottom w:val="none" w:sz="0" w:space="0" w:color="auto"/>
                                                <w:right w:val="none" w:sz="0" w:space="0" w:color="auto"/>
                                              </w:divBdr>
                                            </w:div>
                                            <w:div w:id="205030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281709">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sChild>
            </w:div>
            <w:div w:id="1702629902">
              <w:marLeft w:val="0"/>
              <w:marRight w:val="0"/>
              <w:marTop w:val="0"/>
              <w:marBottom w:val="0"/>
              <w:divBdr>
                <w:top w:val="none" w:sz="0" w:space="0" w:color="auto"/>
                <w:left w:val="none" w:sz="0" w:space="0" w:color="auto"/>
                <w:bottom w:val="none" w:sz="0" w:space="0" w:color="auto"/>
                <w:right w:val="none" w:sz="0" w:space="0" w:color="auto"/>
              </w:divBdr>
              <w:divsChild>
                <w:div w:id="46884714">
                  <w:marLeft w:val="0"/>
                  <w:marRight w:val="0"/>
                  <w:marTop w:val="0"/>
                  <w:marBottom w:val="0"/>
                  <w:divBdr>
                    <w:top w:val="none" w:sz="0" w:space="0" w:color="auto"/>
                    <w:left w:val="none" w:sz="0" w:space="0" w:color="auto"/>
                    <w:bottom w:val="none" w:sz="0" w:space="0" w:color="auto"/>
                    <w:right w:val="none" w:sz="0" w:space="0" w:color="auto"/>
                  </w:divBdr>
                  <w:divsChild>
                    <w:div w:id="1910309688">
                      <w:marLeft w:val="0"/>
                      <w:marRight w:val="0"/>
                      <w:marTop w:val="0"/>
                      <w:marBottom w:val="0"/>
                      <w:divBdr>
                        <w:top w:val="none" w:sz="0" w:space="0" w:color="auto"/>
                        <w:left w:val="none" w:sz="0" w:space="0" w:color="auto"/>
                        <w:bottom w:val="none" w:sz="0" w:space="0" w:color="auto"/>
                        <w:right w:val="none" w:sz="0" w:space="0" w:color="auto"/>
                      </w:divBdr>
                      <w:divsChild>
                        <w:div w:id="320623695">
                          <w:marLeft w:val="0"/>
                          <w:marRight w:val="0"/>
                          <w:marTop w:val="0"/>
                          <w:marBottom w:val="0"/>
                          <w:divBdr>
                            <w:top w:val="none" w:sz="0" w:space="0" w:color="auto"/>
                            <w:left w:val="none" w:sz="0" w:space="0" w:color="auto"/>
                            <w:bottom w:val="none" w:sz="0" w:space="0" w:color="auto"/>
                            <w:right w:val="none" w:sz="0" w:space="0" w:color="auto"/>
                          </w:divBdr>
                          <w:divsChild>
                            <w:div w:id="752895748">
                              <w:marLeft w:val="0"/>
                              <w:marRight w:val="0"/>
                              <w:marTop w:val="0"/>
                              <w:marBottom w:val="0"/>
                              <w:divBdr>
                                <w:top w:val="none" w:sz="0" w:space="0" w:color="auto"/>
                                <w:left w:val="none" w:sz="0" w:space="0" w:color="auto"/>
                                <w:bottom w:val="none" w:sz="0" w:space="0" w:color="auto"/>
                                <w:right w:val="none" w:sz="0" w:space="0" w:color="auto"/>
                              </w:divBdr>
                              <w:divsChild>
                                <w:div w:id="630676534">
                                  <w:marLeft w:val="0"/>
                                  <w:marRight w:val="0"/>
                                  <w:marTop w:val="0"/>
                                  <w:marBottom w:val="0"/>
                                  <w:divBdr>
                                    <w:top w:val="none" w:sz="0" w:space="0" w:color="auto"/>
                                    <w:left w:val="none" w:sz="0" w:space="0" w:color="auto"/>
                                    <w:bottom w:val="none" w:sz="0" w:space="0" w:color="auto"/>
                                    <w:right w:val="none" w:sz="0" w:space="0" w:color="auto"/>
                                  </w:divBdr>
                                </w:div>
                                <w:div w:id="1133519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2066253">
          <w:marLeft w:val="0"/>
          <w:marRight w:val="0"/>
          <w:marTop w:val="0"/>
          <w:marBottom w:val="0"/>
          <w:divBdr>
            <w:top w:val="none" w:sz="0" w:space="0" w:color="auto"/>
            <w:left w:val="none" w:sz="0" w:space="0" w:color="auto"/>
            <w:bottom w:val="none" w:sz="0" w:space="0" w:color="auto"/>
            <w:right w:val="none" w:sz="0" w:space="0" w:color="auto"/>
          </w:divBdr>
          <w:divsChild>
            <w:div w:id="21365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STI.Suite.MRI@gmail.com" TargetMode="Externa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STI.Suite.MRI@gmail.com"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ciencedirect.com/science/article/pii/S1053811911000164"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7</TotalTime>
  <Pages>9</Pages>
  <Words>1372</Words>
  <Characters>782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Duke University</Company>
  <LinksUpToDate>false</LinksUpToDate>
  <CharactersWithSpaces>91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i</dc:creator>
  <cp:lastModifiedBy>Li, Wei</cp:lastModifiedBy>
  <cp:revision>11</cp:revision>
  <dcterms:created xsi:type="dcterms:W3CDTF">2014-06-15T20:00:00Z</dcterms:created>
  <dcterms:modified xsi:type="dcterms:W3CDTF">2014-06-15T20:57:00Z</dcterms:modified>
</cp:coreProperties>
</file>